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22E45586" w:rsidR="00D45847" w:rsidRDefault="00227C8F">
      <w:pPr>
        <w:rPr>
          <w:rFonts w:ascii="Verdana" w:hAnsi="Verdana"/>
          <w:color w:val="17365D" w:themeColor="text2" w:themeShade="BF"/>
          <w:sz w:val="28"/>
        </w:rPr>
      </w:pPr>
      <w:r>
        <w:rPr>
          <w:rFonts w:ascii="Verdana" w:hAnsi="Verdana"/>
          <w:noProof/>
          <w:color w:val="17365D" w:themeColor="text2" w:themeShade="BF"/>
          <w:sz w:val="28"/>
          <w:lang w:val="en-US"/>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val="en-US"/>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C052D4" w:rsidRDefault="00C052D4">
                            <w:pPr>
                              <w:pStyle w:val="Frontpagetext"/>
                              <w:rPr>
                                <w:sz w:val="28"/>
                                <w:szCs w:val="28"/>
                              </w:rPr>
                            </w:pPr>
                            <w:r>
                              <w:rPr>
                                <w:sz w:val="28"/>
                                <w:szCs w:val="28"/>
                              </w:rPr>
                              <w:t xml:space="preserve">Institutionen för data- </w:t>
                            </w:r>
                            <w:r>
                              <w:rPr>
                                <w:sz w:val="28"/>
                                <w:szCs w:val="28"/>
                              </w:rPr>
                              <w:br/>
                              <w:t>och systemvetenskap</w:t>
                            </w:r>
                          </w:p>
                          <w:p w14:paraId="0DD0DA7D" w14:textId="77777777" w:rsidR="00C052D4" w:rsidRDefault="00C052D4">
                            <w:pPr>
                              <w:pStyle w:val="TextBox"/>
                            </w:pPr>
                            <w:r>
                              <w:t xml:space="preserve">Examensarbete 15 </w:t>
                            </w:r>
                            <w:proofErr w:type="spellStart"/>
                            <w:r>
                              <w:t>hp</w:t>
                            </w:r>
                            <w:proofErr w:type="spellEnd"/>
                          </w:p>
                          <w:p w14:paraId="205AAAC7" w14:textId="77777777" w:rsidR="00C052D4" w:rsidRDefault="00C052D4">
                            <w:pPr>
                              <w:pStyle w:val="TextBox"/>
                            </w:pPr>
                            <w:r>
                              <w:t>Data- och systemvetenskap</w:t>
                            </w:r>
                          </w:p>
                          <w:p w14:paraId="51566511" w14:textId="77777777" w:rsidR="00C052D4" w:rsidRDefault="00C052D4">
                            <w:pPr>
                              <w:pStyle w:val="Textruta"/>
                            </w:pPr>
                            <w:r>
                              <w:t xml:space="preserve">Kurs- eller utbildningsprogram (180 </w:t>
                            </w:r>
                            <w:proofErr w:type="spellStart"/>
                            <w:r>
                              <w:t>hp</w:t>
                            </w:r>
                            <w:proofErr w:type="spellEnd"/>
                            <w:r>
                              <w:t xml:space="preserve">) </w:t>
                            </w:r>
                          </w:p>
                          <w:p w14:paraId="7A700FAB" w14:textId="05793D08" w:rsidR="00C052D4" w:rsidRDefault="00C052D4">
                            <w:pPr>
                              <w:pStyle w:val="Textruta"/>
                            </w:pPr>
                            <w:r>
                              <w:t>Höstterminen 2018</w:t>
                            </w:r>
                          </w:p>
                          <w:p w14:paraId="381612CD" w14:textId="77777777" w:rsidR="00C052D4" w:rsidRDefault="00C052D4">
                            <w:pPr>
                              <w:pStyle w:val="Textruta"/>
                            </w:pPr>
                            <w:r>
                              <w:t>Handledare: Robert Ramberg</w:t>
                            </w:r>
                          </w:p>
                          <w:p w14:paraId="41DC09BB" w14:textId="358B72E7" w:rsidR="00C052D4" w:rsidRDefault="00C052D4">
                            <w:pPr>
                              <w:pStyle w:val="Textruta"/>
                            </w:pPr>
                            <w:r>
                              <w:t>Granskare: Patrik Hernvall</w:t>
                            </w:r>
                          </w:p>
                          <w:p w14:paraId="316E1ACF" w14:textId="77777777" w:rsidR="00C052D4" w:rsidRPr="00EE4EEC" w:rsidRDefault="00C052D4">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C052D4" w:rsidRDefault="00C052D4">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011D9B" w:rsidRDefault="00011D9B">
                      <w:pPr>
                        <w:pStyle w:val="Frontpagetext"/>
                        <w:rPr>
                          <w:sz w:val="28"/>
                          <w:szCs w:val="28"/>
                        </w:rPr>
                      </w:pPr>
                      <w:r>
                        <w:rPr>
                          <w:sz w:val="28"/>
                          <w:szCs w:val="28"/>
                        </w:rPr>
                        <w:t xml:space="preserve">Institutionen för data- </w:t>
                      </w:r>
                      <w:r>
                        <w:rPr>
                          <w:sz w:val="28"/>
                          <w:szCs w:val="28"/>
                        </w:rPr>
                        <w:br/>
                        <w:t>och systemvetenskap</w:t>
                      </w:r>
                    </w:p>
                    <w:p w14:paraId="0DD0DA7D" w14:textId="77777777" w:rsidR="00011D9B" w:rsidRDefault="00011D9B">
                      <w:pPr>
                        <w:pStyle w:val="TextBox"/>
                      </w:pPr>
                      <w:r>
                        <w:t xml:space="preserve">Examensarbete 15 </w:t>
                      </w:r>
                      <w:proofErr w:type="spellStart"/>
                      <w:r>
                        <w:t>hp</w:t>
                      </w:r>
                      <w:proofErr w:type="spellEnd"/>
                    </w:p>
                    <w:p w14:paraId="205AAAC7" w14:textId="77777777" w:rsidR="00011D9B" w:rsidRDefault="00011D9B">
                      <w:pPr>
                        <w:pStyle w:val="TextBox"/>
                      </w:pPr>
                      <w:r>
                        <w:t>Data- och systemvetenskap</w:t>
                      </w:r>
                    </w:p>
                    <w:p w14:paraId="51566511" w14:textId="77777777" w:rsidR="00011D9B" w:rsidRDefault="00011D9B">
                      <w:pPr>
                        <w:pStyle w:val="Textruta"/>
                      </w:pPr>
                      <w:r>
                        <w:t xml:space="preserve">Kurs- eller utbildningsprogram (180 </w:t>
                      </w:r>
                      <w:proofErr w:type="spellStart"/>
                      <w:r>
                        <w:t>hp</w:t>
                      </w:r>
                      <w:proofErr w:type="spellEnd"/>
                      <w:r>
                        <w:t xml:space="preserve">) </w:t>
                      </w:r>
                    </w:p>
                    <w:p w14:paraId="7A700FAB" w14:textId="05793D08" w:rsidR="00011D9B" w:rsidRDefault="00011D9B">
                      <w:pPr>
                        <w:pStyle w:val="Textruta"/>
                      </w:pPr>
                      <w:r>
                        <w:t>Höstterminen 2018</w:t>
                      </w:r>
                    </w:p>
                    <w:p w14:paraId="381612CD" w14:textId="77777777" w:rsidR="00011D9B" w:rsidRDefault="00011D9B">
                      <w:pPr>
                        <w:pStyle w:val="Textruta"/>
                      </w:pPr>
                      <w:r>
                        <w:t>Handledare: Robert Ramberg</w:t>
                      </w:r>
                    </w:p>
                    <w:p w14:paraId="41DC09BB" w14:textId="358B72E7" w:rsidR="00011D9B" w:rsidRDefault="00011D9B">
                      <w:pPr>
                        <w:pStyle w:val="Textruta"/>
                      </w:pPr>
                      <w:r>
                        <w:t>Granskare: Patrik Hernvall</w:t>
                      </w:r>
                    </w:p>
                    <w:p w14:paraId="316E1ACF" w14:textId="77777777" w:rsidR="00011D9B" w:rsidRPr="00EE4EEC" w:rsidRDefault="00011D9B">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011D9B" w:rsidRDefault="00011D9B">
                      <w:pPr>
                        <w:pStyle w:val="TextBox"/>
                      </w:pPr>
                    </w:p>
                  </w:txbxContent>
                </v:textbox>
                <w10:wrap type="square" anchory="margin"/>
              </v:rect>
            </w:pict>
          </mc:Fallback>
        </mc:AlternateContent>
      </w:r>
      <w:r w:rsidR="00850895">
        <w:br w:type="page"/>
      </w:r>
    </w:p>
    <w:p w14:paraId="19EFE0DD" w14:textId="79F248C0" w:rsidR="00227C8F" w:rsidRPr="00AC7EB3" w:rsidRDefault="00227C8F" w:rsidP="00227C8F">
      <w:pPr>
        <w:pStyle w:val="NormalWe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
        <w:rPr>
          <w:rFonts w:ascii="Arial" w:hAnsi="Arial" w:cs="Arial"/>
          <w:sz w:val="22"/>
          <w:szCs w:val="22"/>
          <w:lang w:val="en-US" w:eastAsia="en-US"/>
        </w:rPr>
      </w:pPr>
      <w:proofErr w:type="gramStart"/>
      <w:r w:rsidRPr="00AC7EB3">
        <w:rPr>
          <w:i/>
          <w:sz w:val="22"/>
          <w:szCs w:val="22"/>
          <w:lang w:val="en-US"/>
        </w:rPr>
        <w:t>participate</w:t>
      </w:r>
      <w:proofErr w:type="gramEnd"/>
      <w:r w:rsidRPr="00AC7EB3">
        <w:rPr>
          <w:i/>
          <w:sz w:val="22"/>
          <w:szCs w:val="22"/>
          <w:lang w:val="en-US"/>
        </w:rPr>
        <w:t xml:space="preserv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ody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odyText"/>
      </w:pPr>
    </w:p>
    <w:p w14:paraId="533B801D" w14:textId="77777777" w:rsidR="00D45847" w:rsidRDefault="00D45847">
      <w:pPr>
        <w:pStyle w:val="Body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TOC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752279">
        <w:rPr>
          <w:noProof/>
        </w:rPr>
        <w:t>1</w:t>
      </w:r>
      <w:r w:rsidR="00424655">
        <w:rPr>
          <w:noProof/>
        </w:rPr>
        <w:fldChar w:fldCharType="end"/>
      </w:r>
    </w:p>
    <w:p w14:paraId="37CDD6F1" w14:textId="73288938" w:rsidR="00424655" w:rsidRDefault="00214F7B">
      <w:pPr>
        <w:pStyle w:val="TOC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752279">
        <w:rPr>
          <w:noProof/>
        </w:rPr>
        <w:t>2</w:t>
      </w:r>
      <w:r w:rsidR="00424655">
        <w:rPr>
          <w:noProof/>
        </w:rPr>
        <w:fldChar w:fldCharType="end"/>
      </w:r>
    </w:p>
    <w:p w14:paraId="31CE9324" w14:textId="21A35DD8" w:rsidR="00424655" w:rsidRDefault="00214F7B">
      <w:pPr>
        <w:pStyle w:val="TOC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752279">
        <w:rPr>
          <w:noProof/>
        </w:rPr>
        <w:t>6</w:t>
      </w:r>
      <w:r w:rsidR="00424655">
        <w:rPr>
          <w:noProof/>
        </w:rPr>
        <w:fldChar w:fldCharType="end"/>
      </w:r>
    </w:p>
    <w:p w14:paraId="54808950" w14:textId="2D2BCD24" w:rsidR="00424655" w:rsidRDefault="00214F7B">
      <w:pPr>
        <w:pStyle w:val="TOC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752279">
        <w:rPr>
          <w:noProof/>
        </w:rPr>
        <w:t>7</w:t>
      </w:r>
      <w:r w:rsidR="00424655">
        <w:rPr>
          <w:noProof/>
        </w:rPr>
        <w:fldChar w:fldCharType="end"/>
      </w:r>
    </w:p>
    <w:p w14:paraId="6220960E" w14:textId="63CAA62F" w:rsidR="00424655" w:rsidRDefault="00214F7B">
      <w:pPr>
        <w:pStyle w:val="TOC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752279">
        <w:rPr>
          <w:noProof/>
        </w:rPr>
        <w:t>12</w:t>
      </w:r>
      <w:r w:rsidR="00424655">
        <w:rPr>
          <w:noProof/>
        </w:rPr>
        <w:fldChar w:fldCharType="end"/>
      </w:r>
    </w:p>
    <w:p w14:paraId="172988AE" w14:textId="37EBB5A9" w:rsidR="00424655" w:rsidRDefault="00214F7B">
      <w:pPr>
        <w:pStyle w:val="TOC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752279">
        <w:rPr>
          <w:noProof/>
        </w:rPr>
        <w:t>15</w:t>
      </w:r>
      <w:r w:rsidR="00424655">
        <w:rPr>
          <w:noProof/>
        </w:rPr>
        <w:fldChar w:fldCharType="end"/>
      </w:r>
    </w:p>
    <w:p w14:paraId="2F6D3CC6" w14:textId="1990CE44" w:rsidR="00424655" w:rsidRDefault="00214F7B">
      <w:pPr>
        <w:pStyle w:val="TOC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752279">
        <w:rPr>
          <w:noProof/>
        </w:rPr>
        <w:t>15</w:t>
      </w:r>
      <w:r w:rsidR="00424655">
        <w:rPr>
          <w:noProof/>
        </w:rPr>
        <w:fldChar w:fldCharType="end"/>
      </w:r>
    </w:p>
    <w:p w14:paraId="0CC14F4D" w14:textId="06B374FD" w:rsidR="00424655" w:rsidRDefault="00214F7B">
      <w:pPr>
        <w:pStyle w:val="TOC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752279">
        <w:rPr>
          <w:noProof/>
        </w:rPr>
        <w:t>16</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Caption"/>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Caption"/>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Caption"/>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Pr="00A7085E" w:rsidRDefault="004E58AD" w:rsidP="00CA4A2A">
      <w:pPr>
        <w:pStyle w:val="Caption"/>
        <w:jc w:val="left"/>
        <w:rPr>
          <w:rFonts w:ascii="Times New Roman" w:hAnsi="Times New Roman" w:cs="Times New Roman"/>
          <w:i/>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6929F70A" w14:textId="77777777" w:rsidR="00D45847" w:rsidRDefault="00850895" w:rsidP="009D27B3">
      <w:pPr>
        <w:pStyle w:val="Heading11"/>
      </w:pPr>
      <w:bookmarkStart w:id="0" w:name="_Toc391456178"/>
      <w:bookmarkStart w:id="1" w:name="_Toc401327934"/>
      <w:bookmarkEnd w:id="0"/>
      <w:r>
        <w:lastRenderedPageBreak/>
        <w:t>Synopsis</w:t>
      </w:r>
      <w:bookmarkEnd w:id="1"/>
    </w:p>
    <w:p w14:paraId="45599B24" w14:textId="6D8F1BCD" w:rsidR="00C77B2D" w:rsidRDefault="00B43A10" w:rsidP="00CA1731">
      <w:pPr>
        <w:spacing w:line="480" w:lineRule="auto"/>
        <w:jc w:val="both"/>
      </w:pPr>
      <w:r>
        <w:t>Elektroniskt lärande (E</w:t>
      </w:r>
      <w:r w:rsidR="00943F6C">
        <w:t>-</w:t>
      </w:r>
      <w:r w:rsidR="00413C7D">
        <w:t>lärande) är en form av undervisning</w:t>
      </w:r>
      <w:r w:rsidR="00943F6C">
        <w:t xml:space="preserve"> som sker via distans </w:t>
      </w:r>
      <w:r w:rsidR="00413C7D">
        <w:t xml:space="preserve">med hjälp av att </w:t>
      </w:r>
      <w:r w:rsidR="00943F6C">
        <w:t xml:space="preserve">använda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1E5D4E">
        <w:t xml:space="preserve"> e.g.</w:t>
      </w:r>
      <w:r w:rsidR="00EF6328">
        <w:t xml:space="preserve"> </w:t>
      </w:r>
      <w:r w:rsidR="00E458F4">
        <w:t>ökad struktur av kursinnehåll</w:t>
      </w:r>
      <w:del w:id="2" w:author="Jason Serviss" w:date="2018-11-21T18:58:00Z">
        <w:r w:rsidR="00E458F4" w:rsidDel="003A53D6">
          <w:delText>et</w:delText>
        </w:r>
      </w:del>
      <w:r w:rsidR="00E458F4">
        <w:t xml:space="preserve">, </w:t>
      </w:r>
      <w:r w:rsidR="00EF6328">
        <w:t>en mer effektiv lärande</w:t>
      </w:r>
      <w:r w:rsidR="00E458F4">
        <w:t xml:space="preserve"> för studenter med olika bakgrund</w:t>
      </w:r>
      <w:r w:rsidR="00C27B26">
        <w:t>,</w:t>
      </w:r>
      <w:r w:rsidR="009411BD">
        <w:t xml:space="preserve"> </w:t>
      </w:r>
      <w:ins w:id="3" w:author="Jason Serviss" w:date="2018-11-22T11:12:00Z">
        <w:r w:rsidR="00464E06">
          <w:t>bättre</w:t>
        </w:r>
      </w:ins>
      <w:ins w:id="4" w:author="Jason Serviss" w:date="2018-11-22T11:09:00Z">
        <w:r w:rsidR="00464E06">
          <w:t xml:space="preserve"> långvarig inlärning</w:t>
        </w:r>
      </w:ins>
      <w:ins w:id="5" w:author="Jason Serviss" w:date="2018-11-22T11:11:00Z">
        <w:r w:rsidR="00464E06">
          <w:t xml:space="preserve"> för studenterna</w:t>
        </w:r>
      </w:ins>
      <w:ins w:id="6" w:author="Jason Serviss" w:date="2018-11-22T11:09:00Z">
        <w:r w:rsidR="00464E06">
          <w:t xml:space="preserve">, </w:t>
        </w:r>
      </w:ins>
      <w:ins w:id="7" w:author="Jason Serviss" w:date="2018-11-22T11:06:00Z">
        <w:r w:rsidR="00A41CB2">
          <w:t>samt tydligare inlärningsmål</w:t>
        </w:r>
      </w:ins>
      <w:del w:id="8" w:author="Jason Serviss" w:date="2018-11-22T11:08:00Z">
        <w:r w:rsidR="00B639A7" w:rsidDel="00464E06">
          <w:delText xml:space="preserve">samt en </w:delText>
        </w:r>
        <w:r w:rsidR="00E458F4" w:rsidDel="00464E06">
          <w:delText>förbättrad</w:delText>
        </w:r>
        <w:r w:rsidR="00C27B26" w:rsidDel="00464E06">
          <w:delText xml:space="preserve"> </w:delText>
        </w:r>
        <w:r w:rsidR="00035BFB" w:rsidDel="00464E06">
          <w:delText>möjlighet</w:delText>
        </w:r>
        <w:r w:rsidDel="00464E06">
          <w:delText xml:space="preserve"> för e</w:delText>
        </w:r>
        <w:r w:rsidR="00B639A7" w:rsidDel="00464E06">
          <w:delText>-lärande företaget</w:delText>
        </w:r>
        <w:r w:rsidR="00035BFB" w:rsidDel="00464E06">
          <w:delText xml:space="preserve"> att</w:delText>
        </w:r>
        <w:r w:rsidR="00815EFC" w:rsidDel="00464E06">
          <w:delText xml:space="preserve"> kunna </w:delText>
        </w:r>
        <w:r w:rsidR="00A04460" w:rsidDel="00464E06">
          <w:delText>följa</w:delText>
        </w:r>
        <w:r w:rsidR="00815EFC" w:rsidDel="00464E06">
          <w:delText xml:space="preserve"> hur pedag</w:delText>
        </w:r>
        <w:r w:rsidR="00943F6C" w:rsidDel="00464E06">
          <w:delText>ogiken tillhandahålls i kurser</w:delText>
        </w:r>
      </w:del>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et, </w:t>
      </w:r>
      <w:r w:rsidR="00036B5F">
        <w:t>delkursens tid och takt</w:t>
      </w:r>
      <w:r w:rsidR="009411BD">
        <w:t>, gränssni</w:t>
      </w:r>
      <w:r w:rsidR="00B639A7">
        <w:t>ttdesigne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i kursen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B639A7">
        <w:t xml:space="preserve">kvalitativ </w:t>
      </w:r>
      <w:r w:rsidR="000033C8">
        <w:t xml:space="preserve">intervju </w:t>
      </w:r>
      <w:r w:rsidR="00265FDF">
        <w:t xml:space="preserve">med </w:t>
      </w:r>
      <w:r w:rsidR="00F56940">
        <w:t>en anställd på Grade som är</w:t>
      </w:r>
      <w:r w:rsidR="00265FDF">
        <w:t xml:space="preserve"> pedagogisk</w:t>
      </w:r>
      <w:r w:rsidR="00813E12">
        <w:t xml:space="preserve">t </w:t>
      </w:r>
      <w:r w:rsidR="000033C8">
        <w:t>ansvarig</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del w:id="9" w:author="Jason Serviss" w:date="2018-11-21T17:53:00Z">
        <w:r w:rsidR="00265FDF" w:rsidDel="002C5DCC">
          <w:delText xml:space="preserve">ramverk </w:delText>
        </w:r>
      </w:del>
      <w:ins w:id="10" w:author="Jason Serviss" w:date="2018-11-21T17:53:00Z">
        <w:r w:rsidR="002C5DCC">
          <w:t xml:space="preserve">riktlinjer </w:t>
        </w:r>
      </w:ins>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Vi evaluera</w:t>
      </w:r>
      <w:r w:rsidR="00714353">
        <w:t>r</w:t>
      </w:r>
      <w:r w:rsidR="00265FDF">
        <w:t xml:space="preserve"> </w:t>
      </w:r>
      <w:r w:rsidR="009411BD">
        <w:t xml:space="preserve">också </w:t>
      </w:r>
      <w:r w:rsidR="00265FDF">
        <w:t xml:space="preserve">fyra av Grades tidigare kurser enligt en </w:t>
      </w:r>
      <w:r w:rsidR="000033C8">
        <w:t>pedagogisk</w:t>
      </w:r>
      <w:r w:rsidR="009411BD">
        <w:t xml:space="preserve"> modell</w:t>
      </w:r>
      <w:r w:rsidR="00791D4B">
        <w:t xml:space="preserve"> kandidat</w:t>
      </w:r>
      <w:r w:rsidR="009411BD">
        <w:t xml:space="preserve">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Grades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 xml:space="preserve">den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del w:id="11" w:author="Jason Serviss" w:date="2018-11-21T17:53:00Z">
        <w:r w:rsidR="00D6155F" w:rsidDel="002C5DCC">
          <w:delText>ansats</w:delText>
        </w:r>
      </w:del>
      <w:ins w:id="12" w:author="Jason Serviss" w:date="2018-11-21T17:53:00Z">
        <w:r w:rsidR="002C5DCC">
          <w:t>riktlinjer</w:t>
        </w:r>
      </w:ins>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del w:id="13" w:author="Jason Serviss" w:date="2018-11-21T18:51:00Z">
        <w:r w:rsidR="00A72A42" w:rsidDel="00A512CD">
          <w:delText xml:space="preserve">betecknar </w:delText>
        </w:r>
      </w:del>
      <w:ins w:id="14" w:author="Jason Serviss" w:date="2018-11-21T18:51:00Z">
        <w:r w:rsidR="00A512CD">
          <w:t xml:space="preserve">visar </w:t>
        </w:r>
      </w:ins>
      <w:r w:rsidR="00A72A42">
        <w:t>Grade en stark</w:t>
      </w:r>
      <w:r w:rsidR="00D6155F">
        <w:t xml:space="preserve"> </w:t>
      </w:r>
      <w:del w:id="15" w:author="Jason Serviss" w:date="2018-11-21T18:54:00Z">
        <w:r w:rsidR="00D6155F" w:rsidDel="00A512CD">
          <w:delText xml:space="preserve">kunnighet </w:delText>
        </w:r>
      </w:del>
      <w:ins w:id="16" w:author="Jason Serviss" w:date="2018-11-21T18:54:00Z">
        <w:r w:rsidR="00A512CD">
          <w:t xml:space="preserve">förmåga </w:t>
        </w:r>
      </w:ins>
      <w:r w:rsidR="00D6155F">
        <w:t xml:space="preserve">av att </w:t>
      </w:r>
      <w:r w:rsidR="007466FA">
        <w:t>presentera kurser</w:t>
      </w:r>
      <w:ins w:id="17" w:author="Jason Serviss" w:date="2018-11-21T18:51:00Z">
        <w:r w:rsidR="00A512CD">
          <w:t xml:space="preserve"> genom höga evalueringsresultat i </w:t>
        </w:r>
      </w:ins>
      <w:proofErr w:type="spellStart"/>
      <w:ins w:id="18" w:author="Jason Serviss" w:date="2018-11-21T18:53:00Z">
        <w:r w:rsidR="00A512CD">
          <w:t>DIMs</w:t>
        </w:r>
        <w:proofErr w:type="spellEnd"/>
        <w:r w:rsidR="00A512CD">
          <w:t xml:space="preserve"> </w:t>
        </w:r>
        <w:r w:rsidR="00A512CD">
          <w:rPr>
            <w:i/>
          </w:rPr>
          <w:t xml:space="preserve">Presentations </w:t>
        </w:r>
        <w:r w:rsidR="00A512CD" w:rsidRPr="00A512CD">
          <w:rPr>
            <w:rPrChange w:id="19" w:author="Jason Serviss" w:date="2018-11-21T18:54:00Z">
              <w:rPr>
                <w:i/>
              </w:rPr>
            </w:rPrChange>
          </w:rPr>
          <w:t>fas</w:t>
        </w:r>
      </w:ins>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w:t>
      </w:r>
      <w:del w:id="20" w:author="Jason Serviss" w:date="2018-11-21T17:54:00Z">
        <w:r w:rsidR="00E0678A" w:rsidDel="002C5DCC">
          <w:delText xml:space="preserve">logisk </w:delText>
        </w:r>
      </w:del>
      <w:ins w:id="21" w:author="Jason Serviss" w:date="2018-11-21T17:54:00Z">
        <w:r w:rsidR="002C5DCC">
          <w:t xml:space="preserve">förankrad </w:t>
        </w:r>
      </w:ins>
      <w:r w:rsidR="00E0678A">
        <w:t xml:space="preserve">utgångspunkt för vidare undersökningar kring </w:t>
      </w:r>
      <w:ins w:id="22" w:author="Jason Serviss" w:date="2018-11-21T18:57:00Z">
        <w:r w:rsidR="003A53D6">
          <w:t xml:space="preserve">pedagogiska </w:t>
        </w:r>
      </w:ins>
      <w:del w:id="23" w:author="Jason Serviss" w:date="2018-11-21T18:57:00Z">
        <w:r w:rsidR="0081570D" w:rsidDel="003A53D6">
          <w:delText xml:space="preserve">anpassande </w:delText>
        </w:r>
      </w:del>
      <w:ins w:id="24" w:author="Jason Serviss" w:date="2018-11-21T18:57:00Z">
        <w:r w:rsidR="003A53D6">
          <w:t xml:space="preserve">modeller som skulle tillämpas </w:t>
        </w:r>
      </w:ins>
      <w:del w:id="25" w:author="Jason Serviss" w:date="2018-11-21T18:57:00Z">
        <w:r w:rsidR="0081570D" w:rsidDel="003A53D6">
          <w:delText xml:space="preserve">pedagogiska modeller </w:delText>
        </w:r>
      </w:del>
      <w:r w:rsidR="0081570D">
        <w:t xml:space="preserve">hos </w:t>
      </w:r>
      <w:r w:rsidR="00714353">
        <w:t>Grade</w:t>
      </w:r>
      <w:r w:rsidR="00207601">
        <w:t xml:space="preserve">, samtidigt som det </w:t>
      </w:r>
      <w:r w:rsidR="0081570D">
        <w:t>kartlägger p</w:t>
      </w:r>
      <w:r w:rsidR="001B7295">
        <w:t>otentiella</w:t>
      </w:r>
      <w:r w:rsidR="0081570D">
        <w:t xml:space="preserve"> förbättringar i Grades nuvarande </w:t>
      </w:r>
      <w:ins w:id="26" w:author="Olivia Imner" w:date="2018-11-22T06:43:00Z">
        <w:r w:rsidR="006D6C38">
          <w:t xml:space="preserve">pedagogiska </w:t>
        </w:r>
      </w:ins>
      <w:del w:id="27" w:author="Olivia Imner" w:date="2018-11-22T06:42:00Z">
        <w:r w:rsidR="0081570D" w:rsidDel="006D6C38">
          <w:delText>pedagogik</w:delText>
        </w:r>
      </w:del>
      <w:ins w:id="28" w:author="Olivia Imner" w:date="2018-11-22T06:42:00Z">
        <w:r w:rsidR="006D6C38">
          <w:t>riktlinjer</w:t>
        </w:r>
      </w:ins>
      <w:r w:rsidR="0081570D">
        <w:t>.</w:t>
      </w:r>
    </w:p>
    <w:p w14:paraId="0587F940" w14:textId="19A17CD6" w:rsidR="00D45847" w:rsidRDefault="00850895" w:rsidP="00865EB8">
      <w:pPr>
        <w:pStyle w:val="BodyText"/>
        <w:spacing w:line="600" w:lineRule="auto"/>
      </w:pPr>
      <w:r>
        <w:br w:type="page"/>
      </w:r>
    </w:p>
    <w:p w14:paraId="0801F9C7" w14:textId="7E8209D5" w:rsidR="00DB3821" w:rsidRPr="00547B0E" w:rsidRDefault="00850895" w:rsidP="009D27B3">
      <w:pPr>
        <w:pStyle w:val="Heading11"/>
      </w:pPr>
      <w:bookmarkStart w:id="29" w:name="_Toc391456179"/>
      <w:bookmarkStart w:id="30" w:name="_Toc401327935"/>
      <w:bookmarkEnd w:id="29"/>
      <w:r>
        <w:lastRenderedPageBreak/>
        <w:t>Introduktion</w:t>
      </w:r>
      <w:bookmarkEnd w:id="30"/>
    </w:p>
    <w:p w14:paraId="300F89A0" w14:textId="1FF0371D"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lärandet skapar ett</w:t>
      </w:r>
      <w:r w:rsidR="00960F14">
        <w:t xml:space="preserve"> </w:t>
      </w:r>
      <w:r w:rsidR="00A17D89">
        <w:t xml:space="preserve">tidsbesparande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BD0BAF">
        <w:t xml:space="preserve">motsvarande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256B80">
        <w:t xml:space="preserve">än tidigare </w:t>
      </w:r>
      <w:r>
        <w:t>att tekniskt 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6BEC21DE"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5E7AB1">
        <w:t>, s.k. storyboard</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840367">
        <w:t xml:space="preserve">Konceptet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w:t>
      </w:r>
      <w:r w:rsidR="00DB4ED3">
        <w:lastRenderedPageBreak/>
        <w:t>av utveckling och recension tillsa</w:t>
      </w:r>
      <w:r w:rsidR="007C474C">
        <w:t xml:space="preserve">mmans med andra hos ELF och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5D7F13E6" w14:textId="60D2AE36" w:rsidR="00931D44" w:rsidRDefault="00840367" w:rsidP="00A44BD4">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 </w:t>
      </w:r>
      <w:r w:rsidR="00F24A19">
        <w:t xml:space="preserve">Lärometoderna </w:t>
      </w:r>
      <w:r w:rsidR="004A5707">
        <w:t xml:space="preserve">etableras i </w:t>
      </w:r>
      <w:r w:rsidR="00E040F7">
        <w:t xml:space="preserve">många </w:t>
      </w:r>
      <w:r w:rsidR="00B467DC">
        <w:t xml:space="preserve">fall </w:t>
      </w:r>
      <w:r w:rsidR="003F797E">
        <w:t>i</w:t>
      </w:r>
      <w:r w:rsidR="00850895">
        <w:t>genom testning och bevisning av validiteten</w:t>
      </w:r>
      <w:r w:rsidR="00010A04">
        <w:t xml:space="preserve"> med hjälp av</w:t>
      </w:r>
      <w:r w:rsidR="00850895">
        <w:t xml:space="preserve"> undervisning</w:t>
      </w:r>
      <w:r w:rsidR="00010A04">
        <w:t>en av studenter</w:t>
      </w:r>
      <w:ins w:id="31" w:author="Olivia Imner" w:date="2018-11-22T10:41:00Z">
        <w:del w:id="32" w:author="Jason Serviss" w:date="2018-11-22T11:42:00Z">
          <w:r w:rsidR="00674E90" w:rsidDel="00C052D4">
            <w:delText xml:space="preserve"> </w:delText>
          </w:r>
        </w:del>
      </w:ins>
      <w:proofErr w:type="gramStart"/>
      <w:ins w:id="33" w:author="Jason Serviss" w:date="2018-11-22T11:43:00Z">
        <w:r w:rsidR="00C052D4">
          <w:t xml:space="preserve"> (de Jong, et.al.</w:t>
        </w:r>
        <w:proofErr w:type="gramEnd"/>
        <w:r w:rsidR="00C052D4">
          <w:t xml:space="preserve"> 2013; </w:t>
        </w:r>
        <w:proofErr w:type="spellStart"/>
        <w:r w:rsidR="00C052D4">
          <w:t>Kahlil</w:t>
        </w:r>
        <w:proofErr w:type="spellEnd"/>
        <w:r w:rsidR="00C052D4">
          <w:t xml:space="preserve"> &amp; </w:t>
        </w:r>
        <w:proofErr w:type="spellStart"/>
        <w:r w:rsidR="00C052D4">
          <w:t>Elkhider</w:t>
        </w:r>
        <w:proofErr w:type="spellEnd"/>
        <w:r w:rsidR="00C052D4">
          <w:t xml:space="preserve">, 2016; </w:t>
        </w:r>
        <w:proofErr w:type="spellStart"/>
        <w:r w:rsidR="00C052D4">
          <w:t>Moraros</w:t>
        </w:r>
        <w:proofErr w:type="spellEnd"/>
        <w:r w:rsidR="00C052D4">
          <w:t>, et.al, 2015)</w:t>
        </w:r>
      </w:ins>
      <w:ins w:id="34" w:author="Olivia Imner" w:date="2018-11-22T10:41:00Z">
        <w:del w:id="35" w:author="Jason Serviss" w:date="2018-11-22T11:42:00Z">
          <w:r w:rsidR="00674E90" w:rsidDel="00C052D4">
            <w:fldChar w:fldCharType="begin"/>
          </w:r>
        </w:del>
      </w:ins>
      <w:ins w:id="36" w:author="Olivia Imner" w:date="2018-11-22T10:43:00Z">
        <w:del w:id="37" w:author="Jason Serviss" w:date="2018-11-22T11:42:00Z">
          <w:r w:rsidR="006A5D72" w:rsidDel="00C052D4">
            <w:del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delInstrText>
          </w:r>
        </w:del>
      </w:ins>
      <w:del w:id="38" w:author="Jason Serviss" w:date="2018-11-22T11:42:00Z">
        <w:r w:rsidR="00674E90" w:rsidDel="00C052D4">
          <w:fldChar w:fldCharType="separate"/>
        </w:r>
      </w:del>
      <w:ins w:id="39" w:author="Olivia Imner" w:date="2018-11-22T10:43:00Z">
        <w:del w:id="40" w:author="Jason Serviss" w:date="2018-11-22T11:42:00Z">
          <w:r w:rsidR="006A5D72" w:rsidRPr="00C052D4" w:rsidDel="00C052D4">
            <w:rPr>
              <w:rFonts w:cs="Times New Roman"/>
              <w:szCs w:val="24"/>
              <w:u w:val="dash"/>
            </w:rPr>
            <w:delText>(de Jong, Verstegen, Tan, &amp; O’Connor, 2013; Khalil &amp; Elkhider, 2016; Moraros, Islam, Yu, Banow, &amp; Schindelka, 2015)</w:delText>
          </w:r>
        </w:del>
      </w:ins>
      <w:ins w:id="41" w:author="Olivia Imner" w:date="2018-11-22T10:41:00Z">
        <w:del w:id="42" w:author="Jason Serviss" w:date="2018-11-22T11:42:00Z">
          <w:r w:rsidR="00674E90" w:rsidDel="00C052D4">
            <w:fldChar w:fldCharType="end"/>
          </w:r>
        </w:del>
      </w:ins>
      <w:r w:rsidR="00010A04">
        <w:t>. Kurser</w:t>
      </w:r>
      <w:r w:rsidR="00FF1248">
        <w:t xml:space="preserve"> </w:t>
      </w:r>
      <w:r w:rsidR="007D6050">
        <w:t xml:space="preserve">utformas </w:t>
      </w:r>
      <w:r w:rsidR="00FF1248">
        <w:t xml:space="preserve">som </w:t>
      </w:r>
      <w:r w:rsidR="00652AE0">
        <w:t xml:space="preserve">använder </w:t>
      </w:r>
      <w:r w:rsidR="00FF1248">
        <w:t>en viss lärometod</w:t>
      </w:r>
      <w:r w:rsidR="00010A04">
        <w:t xml:space="preserve"> </w:t>
      </w:r>
      <w:r w:rsidR="007D6050">
        <w:t>och därefter sker ett</w:t>
      </w:r>
      <w:r w:rsidR="00A218A2">
        <w:t xml:space="preserve"> jämförande </w:t>
      </w:r>
      <w:r w:rsidR="004A5707">
        <w:t xml:space="preserve">av </w:t>
      </w:r>
      <w:r w:rsidR="007D6050">
        <w:t xml:space="preserve">inlärningen hos </w:t>
      </w:r>
      <w:r w:rsidR="004A5707">
        <w:t>studen</w:t>
      </w:r>
      <w:r w:rsidR="00A218A2">
        <w:t>ter</w:t>
      </w:r>
      <w:r w:rsidR="00010A04">
        <w:t xml:space="preserve"> som exponeras för lärometoden</w:t>
      </w:r>
      <w:r w:rsidR="00A218A2">
        <w:t xml:space="preserve"> mot en kontrollgrupp. </w:t>
      </w:r>
      <w:r w:rsidR="004A5707">
        <w:t>E</w:t>
      </w:r>
      <w:r w:rsidR="00850895">
        <w:t>tt exempel</w:t>
      </w:r>
      <w:r w:rsidR="006725C3">
        <w:t xml:space="preserve"> på en lärometod som har visat sig </w:t>
      </w:r>
      <w:r w:rsidR="007C1638">
        <w:t xml:space="preserve">förbättra minnesåterkallelsen </w:t>
      </w:r>
      <w:r w:rsidR="000B4763">
        <w:t xml:space="preserve">för studenterna </w:t>
      </w:r>
      <w:r w:rsidR="007C1638">
        <w:t xml:space="preserve">senare i praktiken </w:t>
      </w:r>
      <w:r w:rsidR="000B4763">
        <w:t>är scenario</w:t>
      </w:r>
      <w:r w:rsidR="00850895">
        <w:t>baserad e-lärande</w:t>
      </w:r>
      <w:r w:rsidR="000B4763">
        <w:t xml:space="preserve">, vilket </w:t>
      </w:r>
      <w:r w:rsidR="00850895">
        <w:t xml:space="preserve">sätter </w:t>
      </w:r>
      <w:r w:rsidR="000B4763">
        <w:t>in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deras kognitiva förståelse. </w:t>
      </w:r>
      <w:del w:id="43" w:author="Jason Serviss" w:date="2018-11-22T11:14:00Z">
        <w:r w:rsidR="00850895" w:rsidRPr="00C11C02" w:rsidDel="00464E06">
          <w:rPr>
            <w:strike/>
            <w:rPrChange w:id="44" w:author="Jason Serviss" w:date="2018-11-21T19:12:00Z">
              <w:rPr/>
            </w:rPrChange>
          </w:rPr>
          <w:delText xml:space="preserve">Det kan likaså </w:delText>
        </w:r>
        <w:r w:rsidR="0074784D" w:rsidRPr="00C11C02" w:rsidDel="00464E06">
          <w:rPr>
            <w:strike/>
            <w:rPrChange w:id="45" w:author="Jason Serviss" w:date="2018-11-21T19:12:00Z">
              <w:rPr/>
            </w:rPrChange>
          </w:rPr>
          <w:delText>underlätta</w:delText>
        </w:r>
        <w:r w:rsidR="00850895" w:rsidRPr="00C11C02" w:rsidDel="00464E06">
          <w:rPr>
            <w:strike/>
            <w:rPrChange w:id="46" w:author="Jason Serviss" w:date="2018-11-21T19:12:00Z">
              <w:rPr/>
            </w:rPrChange>
          </w:rPr>
          <w:delText xml:space="preserve"> ELF</w:delText>
        </w:r>
        <w:r w:rsidR="00C51B02" w:rsidRPr="00C11C02" w:rsidDel="00464E06">
          <w:rPr>
            <w:strike/>
            <w:rPrChange w:id="47" w:author="Jason Serviss" w:date="2018-11-21T19:12:00Z">
              <w:rPr/>
            </w:rPrChange>
          </w:rPr>
          <w:delText>’</w:delText>
        </w:r>
        <w:r w:rsidR="0074784D" w:rsidRPr="00C11C02" w:rsidDel="00464E06">
          <w:rPr>
            <w:strike/>
            <w:rPrChange w:id="48" w:author="Jason Serviss" w:date="2018-11-21T19:12:00Z">
              <w:rPr/>
            </w:rPrChange>
          </w:rPr>
          <w:delText>s</w:delText>
        </w:r>
        <w:r w:rsidR="00411F1C" w:rsidRPr="00C11C02" w:rsidDel="00464E06">
          <w:rPr>
            <w:strike/>
            <w:rPrChange w:id="49" w:author="Jason Serviss" w:date="2018-11-21T19:12:00Z">
              <w:rPr/>
            </w:rPrChange>
          </w:rPr>
          <w:delText xml:space="preserve"> möjlighet</w:delText>
        </w:r>
        <w:r w:rsidR="00850895" w:rsidRPr="00C11C02" w:rsidDel="00464E06">
          <w:rPr>
            <w:strike/>
            <w:rPrChange w:id="50" w:author="Jason Serviss" w:date="2018-11-21T19:12:00Z">
              <w:rPr/>
            </w:rPrChange>
          </w:rPr>
          <w:delText xml:space="preserve"> att kunna bedöma utefter hur pedagogiken</w:delText>
        </w:r>
        <w:r w:rsidR="00384E49" w:rsidRPr="00C11C02" w:rsidDel="00464E06">
          <w:rPr>
            <w:strike/>
            <w:rPrChange w:id="51" w:author="Jason Serviss" w:date="2018-11-21T19:12:00Z">
              <w:rPr/>
            </w:rPrChange>
          </w:rPr>
          <w:delText xml:space="preserve"> tillhandahålls i sina e-kurser</w:delText>
        </w:r>
        <w:r w:rsidR="00850895" w:rsidRPr="00C11C02" w:rsidDel="00464E06">
          <w:rPr>
            <w:strike/>
            <w:rPrChange w:id="52" w:author="Jason Serviss" w:date="2018-11-21T19:12:00Z">
              <w:rPr/>
            </w:rPrChange>
          </w:rPr>
          <w:delText>.</w:delText>
        </w:r>
        <w:r w:rsidR="00850895" w:rsidDel="00464E06">
          <w:delText xml:space="preserve"> </w:delText>
        </w:r>
      </w:del>
      <w:r w:rsidR="00850895">
        <w:t>Det har uppvisat</w:t>
      </w:r>
      <w:r w:rsidR="0074784D">
        <w:t>s</w:t>
      </w:r>
      <w:r w:rsidR="00850895">
        <w:t xml:space="preserve"> att majoriteten av e-kurser </w:t>
      </w:r>
      <w:proofErr w:type="gramStart"/>
      <w:del w:id="53" w:author="Jason Serviss" w:date="2018-11-21T19:20:00Z">
        <w:r w:rsidR="00850895" w:rsidDel="00C11C02">
          <w:delText>inte har tillräckligt</w:delText>
        </w:r>
        <w:r w:rsidR="000B4763" w:rsidDel="00C11C02">
          <w:delText xml:space="preserve"> med pedagogisk bakgrund</w:delText>
        </w:r>
      </w:del>
      <w:ins w:id="54" w:author="Jason Serviss" w:date="2018-11-21T19:20:00Z">
        <w:r w:rsidR="00C11C02">
          <w:t>bygger</w:t>
        </w:r>
        <w:proofErr w:type="gramEnd"/>
        <w:r w:rsidR="00C11C02">
          <w:t xml:space="preserve"> </w:t>
        </w:r>
        <w:proofErr w:type="gramStart"/>
        <w:r w:rsidR="00C11C02">
          <w:t>inte</w:t>
        </w:r>
        <w:proofErr w:type="gramEnd"/>
        <w:r w:rsidR="00C11C02">
          <w:t xml:space="preserve"> på en antagen pedagogik</w:t>
        </w:r>
      </w:ins>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e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ing i </w:t>
      </w:r>
      <w:r w:rsidR="0074784D">
        <w:t>kvaliteten av</w:t>
      </w:r>
      <w:r w:rsidR="000B42FE">
        <w:t xml:space="preserve"> ELF’s framtida e-kurser.</w:t>
      </w:r>
    </w:p>
    <w:p w14:paraId="335C7DB8" w14:textId="77777777" w:rsidR="00A44BD4" w:rsidRDefault="00A44BD4" w:rsidP="00A44BD4">
      <w:pPr>
        <w:spacing w:line="480" w:lineRule="auto"/>
        <w:jc w:val="both"/>
      </w:pPr>
    </w:p>
    <w:p w14:paraId="7E4FC08D" w14:textId="77777777" w:rsidR="00A44BD4" w:rsidRDefault="00A44BD4" w:rsidP="00A44BD4">
      <w:pPr>
        <w:spacing w:line="480" w:lineRule="auto"/>
        <w:jc w:val="both"/>
      </w:pPr>
    </w:p>
    <w:p w14:paraId="3C1539DB" w14:textId="17562938" w:rsidR="00387A03" w:rsidRDefault="00041127" w:rsidP="00EF5A81">
      <w:pPr>
        <w:widowControl w:val="0"/>
        <w:autoSpaceDE w:val="0"/>
        <w:autoSpaceDN w:val="0"/>
        <w:adjustRightInd w:val="0"/>
        <w:spacing w:after="240" w:line="480" w:lineRule="auto"/>
        <w:rPr>
          <w:ins w:id="55" w:author="Jason Serviss" w:date="2018-11-21T20:37:00Z"/>
        </w:rPr>
      </w:pPr>
      <w:r>
        <w:t xml:space="preserve">Enligt vissa ramverk, delas pedagogik upp i ett flertal olika perspektiv där varje perspektiv inkluderar </w:t>
      </w:r>
      <w:r>
        <w:lastRenderedPageBreak/>
        <w:t>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Kognitiv (</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4D2145">
        <w:instrText xml:space="preserve"> ADDIN ZOTERO_ITEM CSL_CITATION {"citationID":"R7nxKu1w","properties":{"formattedCitation":"(Gr\\uc0\\u225{}inne Conole, 2010; Mayes &amp; de Freitas, 2004)","plainCitation":"(Gráinne Conole, 2010; Mayes &amp; de Freitas, 2004)","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w:t>
      </w:r>
      <w:del w:id="56" w:author="Jason Serviss" w:date="2018-11-22T09:46:00Z">
        <w:r w:rsidR="000132C0" w:rsidRPr="00EF5A81" w:rsidDel="00011D9B">
          <w:delText xml:space="preserve">individuella </w:delText>
        </w:r>
      </w:del>
      <w:r w:rsidR="000132C0" w:rsidRPr="00EF5A81">
        <w:t xml:space="preserve">lämplighet beror </w:t>
      </w:r>
      <w:r w:rsidR="000B4763" w:rsidRPr="00EF5A81">
        <w:t xml:space="preserve">i huvudsak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449F3933" w14:textId="40CB794C" w:rsidR="00387A03" w:rsidRDefault="00CD7E26" w:rsidP="00EF5A81">
      <w:pPr>
        <w:widowControl w:val="0"/>
        <w:autoSpaceDE w:val="0"/>
        <w:autoSpaceDN w:val="0"/>
        <w:adjustRightInd w:val="0"/>
        <w:spacing w:after="240" w:line="480" w:lineRule="auto"/>
        <w:rPr>
          <w:ins w:id="57" w:author="Jason Serviss" w:date="2018-11-21T20:37:00Z"/>
        </w:rPr>
      </w:pPr>
      <w:ins w:id="58" w:author="Jason Serviss" w:date="2018-11-21T20:48:00Z">
        <w:r>
          <w:t>D</w:t>
        </w:r>
      </w:ins>
      <w:del w:id="59" w:author="Jason Serviss" w:date="2018-11-21T20:48:00Z">
        <w:r w:rsidR="004C23F2" w:rsidRPr="00EF5A81" w:rsidDel="00CD7E26">
          <w:delText>Till exemp</w:delText>
        </w:r>
        <w:r w:rsidR="001F6FE8" w:rsidRPr="00EF5A81" w:rsidDel="00CD7E26">
          <w:delText>e</w:delText>
        </w:r>
        <w:r w:rsidR="00B661EF" w:rsidRPr="00EF5A81" w:rsidDel="00CD7E26">
          <w:delText xml:space="preserve">l </w:delText>
        </w:r>
      </w:del>
      <w:del w:id="60" w:author="Jason Serviss" w:date="2018-11-21T18:00:00Z">
        <w:r w:rsidR="00B661EF" w:rsidRPr="00EF5A81" w:rsidDel="002C5DCC">
          <w:delText>kan</w:delText>
        </w:r>
        <w:r w:rsidR="004C23F2" w:rsidRPr="00EF5A81" w:rsidDel="002C5DCC">
          <w:delText xml:space="preserve"> </w:delText>
        </w:r>
      </w:del>
      <w:del w:id="61" w:author="Jason Serviss" w:date="2018-11-21T20:48:00Z">
        <w:r w:rsidR="0062005C" w:rsidRPr="00EF5A81" w:rsidDel="00CD7E26">
          <w:delText>d</w:delText>
        </w:r>
      </w:del>
      <w:r w:rsidR="0062005C" w:rsidRPr="00EF5A81">
        <w:t>et A</w:t>
      </w:r>
      <w:r w:rsidR="00850895" w:rsidRPr="00EF5A81">
        <w:t>ssociativa perspektivet</w:t>
      </w:r>
      <w:ins w:id="62" w:author="Jason Serviss" w:date="2018-11-21T20:54:00Z">
        <w:r>
          <w:t xml:space="preserve"> är oftast beskriven som </w:t>
        </w:r>
      </w:ins>
      <w:ins w:id="63" w:author="Jason Serviss" w:date="2018-11-21T20:55:00Z">
        <w:r>
          <w:t xml:space="preserve">”lärande </w:t>
        </w:r>
      </w:ins>
      <w:ins w:id="64" w:author="Jason Serviss" w:date="2018-11-22T07:49:00Z">
        <w:r w:rsidR="001B0552">
          <w:t>genom utförande</w:t>
        </w:r>
      </w:ins>
      <w:ins w:id="65" w:author="Jason Serviss" w:date="2018-11-21T20:55:00Z">
        <w:r>
          <w:t xml:space="preserve"> av </w:t>
        </w:r>
      </w:ins>
      <w:ins w:id="66" w:author="Jason Serviss" w:date="2018-11-21T20:56:00Z">
        <w:r>
          <w:t>strukturerade</w:t>
        </w:r>
      </w:ins>
      <w:ins w:id="67" w:author="Jason Serviss" w:date="2018-11-21T20:55:00Z">
        <w:r>
          <w:t xml:space="preserve"> uppgifter”</w:t>
        </w:r>
      </w:ins>
      <w:ins w:id="68" w:author="Jason Serviss" w:date="2018-11-21T20:56:00Z">
        <w:r>
          <w:t xml:space="preserve"> och</w:t>
        </w:r>
      </w:ins>
      <w:r w:rsidR="00850895" w:rsidRPr="00EF5A81">
        <w:t xml:space="preserve"> </w:t>
      </w:r>
      <w:r>
        <w:t>karakterisera</w:t>
      </w:r>
      <w:ins w:id="69" w:author="Olivia Imner" w:date="2018-11-22T09:58:00Z">
        <w:r w:rsidR="00C95447">
          <w:t>s</w:t>
        </w:r>
      </w:ins>
      <w:del w:id="70" w:author="Olivia Imner" w:date="2018-11-22T09:58:00Z">
        <w:r w:rsidDel="00C95447">
          <w:delText>ts</w:delText>
        </w:r>
      </w:del>
      <w:r>
        <w:t xml:space="preserve"> </w:t>
      </w:r>
      <w:ins w:id="71" w:author="Olivia Imner" w:date="2018-11-22T10:00:00Z">
        <w:r w:rsidR="00C95447">
          <w:t>av</w:t>
        </w:r>
      </w:ins>
      <w:ins w:id="72" w:author="Olivia Imner" w:date="2018-11-22T10:02:00Z">
        <w:r w:rsidR="00C95447">
          <w:t>,</w:t>
        </w:r>
      </w:ins>
      <w:ins w:id="73" w:author="Olivia Imner" w:date="2018-11-22T10:00:00Z">
        <w:r w:rsidR="00C95447">
          <w:t xml:space="preserve"> </w:t>
        </w:r>
      </w:ins>
      <w:r>
        <w:t xml:space="preserve">till exempel, beteende modifiering och lärande genom association och förstärkning </w:t>
      </w:r>
      <w:del w:id="74" w:author="Jason Serviss" w:date="2018-11-21T20:49:00Z">
        <w:r w:rsidR="00B661EF" w:rsidRPr="00EF5A81" w:rsidDel="00CD7E26">
          <w:delText xml:space="preserve">få </w:delText>
        </w:r>
        <w:r w:rsidR="00850895" w:rsidRPr="00EF5A81" w:rsidDel="00CD7E26">
          <w:delText xml:space="preserve">studenten </w:delText>
        </w:r>
        <w:r w:rsidR="00B661EF" w:rsidRPr="00EF5A81" w:rsidDel="00CD7E26">
          <w:delText xml:space="preserve">att </w:delText>
        </w:r>
        <w:r w:rsidR="00850895" w:rsidRPr="00EF5A81" w:rsidDel="00CD7E26">
          <w:delText>utföra aktiviteter i form av</w:delText>
        </w:r>
        <w:r w:rsidR="00B661EF" w:rsidRPr="00EF5A81" w:rsidDel="00CD7E26">
          <w:delText xml:space="preserve"> olika</w:delText>
        </w:r>
        <w:r w:rsidR="00850895" w:rsidRPr="00EF5A81" w:rsidDel="00CD7E26">
          <w:delText xml:space="preserve"> uppgifter, som </w:delText>
        </w:r>
        <w:r w:rsidR="004C23F2" w:rsidRPr="00EF5A81" w:rsidDel="00CD7E26">
          <w:delText>e.g.</w:delText>
        </w:r>
        <w:r w:rsidR="00850895" w:rsidRPr="00EF5A81" w:rsidDel="00CD7E26">
          <w:delText xml:space="preserve"> </w:delText>
        </w:r>
        <w:r w:rsidR="00B661EF" w:rsidRPr="00EF5A81" w:rsidDel="00CD7E26">
          <w:delText xml:space="preserve">att </w:delText>
        </w:r>
        <w:r w:rsidR="00850895" w:rsidRPr="00EF5A81" w:rsidDel="00CD7E26">
          <w:delText>läsa ett dokument och svara på t</w:delText>
        </w:r>
        <w:r w:rsidR="00147B30" w:rsidRPr="00EF5A81" w:rsidDel="00CD7E26">
          <w:delText xml:space="preserve">illhörande frågor </w:delText>
        </w:r>
      </w:del>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DIM)</w:t>
      </w:r>
      <w:ins w:id="75" w:author="Jason Serviss" w:date="2018-11-22T09:48:00Z">
        <w:r w:rsidR="00B424BC">
          <w:t xml:space="preserve"> (Bilaga 1)</w:t>
        </w:r>
      </w:ins>
      <w:r w:rsidR="0019256B" w:rsidRPr="00EF5A81">
        <w:t xml:space="preserve">. DIM </w:t>
      </w:r>
      <w:r w:rsidR="00A74157" w:rsidRPr="00EF5A81">
        <w:t>inriktar</w:t>
      </w:r>
      <w:r w:rsidR="0093589A" w:rsidRPr="00EF5A81">
        <w:t xml:space="preserve"> </w:t>
      </w:r>
      <w:r w:rsidR="0019256B" w:rsidRPr="00EF5A81">
        <w:t xml:space="preserve">undervisningen </w:t>
      </w:r>
      <w:r w:rsidR="00B661EF" w:rsidRPr="00EF5A81">
        <w:t xml:space="preserve">till </w:t>
      </w:r>
      <w:r w:rsidR="0093589A" w:rsidRPr="00EF5A81">
        <w:t>att utgå</w:t>
      </w:r>
      <w:r w:rsidR="0019256B" w:rsidRPr="00EF5A81">
        <w:t xml:space="preserve"> från koncept och färdigheter genom</w:t>
      </w:r>
      <w:r w:rsidR="00850895" w:rsidRPr="00EF5A81">
        <w:t xml:space="preserve"> kombination av praktik och åter</w:t>
      </w:r>
      <w:r w:rsidR="0019256B" w:rsidRPr="00EF5A81">
        <w:t xml:space="preserve">koppling till studenten </w:t>
      </w:r>
      <w:r w:rsidR="0091477A" w:rsidRPr="00EF5A81">
        <w:fldChar w:fldCharType="begin"/>
      </w:r>
      <w:r w:rsidR="00692DE8" w:rsidRPr="00EF5A81">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623726" w:rsidRPr="00EF5A81">
        <w:t xml:space="preserve">; </w:t>
      </w:r>
      <w:r w:rsidR="0091477A" w:rsidRPr="00EF5A81">
        <w:fldChar w:fldCharType="begin"/>
      </w:r>
      <w:r w:rsidR="00C67983" w:rsidRPr="00EF5A81">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rsidRPr="00EF5A81">
        <w:fldChar w:fldCharType="separate"/>
      </w:r>
      <w:r w:rsidR="00C67983" w:rsidRPr="00EF5A81">
        <w:rPr>
          <w:noProof/>
        </w:rPr>
        <w:t>(Kauchak &amp; Eggen, 2011)</w:t>
      </w:r>
      <w:r w:rsidR="0091477A" w:rsidRPr="00EF5A81">
        <w:fldChar w:fldCharType="end"/>
      </w:r>
      <w:r w:rsidR="0091477A" w:rsidRPr="00EF5A81">
        <w:t>.</w:t>
      </w:r>
      <w:r w:rsidR="00B661EF" w:rsidRPr="00EF5A81">
        <w:t xml:space="preserve"> </w:t>
      </w:r>
    </w:p>
    <w:p w14:paraId="17D11437" w14:textId="5696082C" w:rsidR="00387A03" w:rsidRDefault="004822AA" w:rsidP="00EF5A81">
      <w:pPr>
        <w:widowControl w:val="0"/>
        <w:autoSpaceDE w:val="0"/>
        <w:autoSpaceDN w:val="0"/>
        <w:adjustRightInd w:val="0"/>
        <w:spacing w:after="240" w:line="480" w:lineRule="auto"/>
        <w:rPr>
          <w:ins w:id="76" w:author="Jason Serviss" w:date="2018-11-21T20:37:00Z"/>
        </w:rPr>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del w:id="77" w:author="Olivia Imner" w:date="2018-11-22T10:04:00Z">
        <w:r w:rsidR="006C0816" w:rsidDel="00E12474">
          <w:delText>betande</w:delText>
        </w:r>
      </w:del>
      <w:r w:rsidR="006C0816">
        <w:t xml:space="preserve"> för att strukturera kursinnehåll och ge upphov till transformationer i kognitiva strukturer </w:t>
      </w:r>
      <w:del w:id="78" w:author="Jason Serviss" w:date="2018-11-21T21:42:00Z">
        <w:r w:rsidR="00012EE9" w:rsidDel="006C0816">
          <w:delText xml:space="preserve">att </w:delText>
        </w:r>
        <w:r w:rsidR="00B661EF" w:rsidRPr="00EF5A81" w:rsidDel="006C0816">
          <w:delText>lär</w:delText>
        </w:r>
        <w:r w:rsidR="00012EE9" w:rsidDel="006C0816">
          <w:delText>a</w:delText>
        </w:r>
        <w:r w:rsidR="00850895" w:rsidRPr="00EF5A81" w:rsidDel="006C0816">
          <w:delText xml:space="preserve"> sig </w:delText>
        </w:r>
        <w:r w:rsidR="00012EE9" w:rsidRPr="00EF5A81" w:rsidDel="006C0816">
          <w:delText>via</w:delText>
        </w:r>
        <w:r w:rsidR="00012EE9" w:rsidDel="006C0816">
          <w:delText xml:space="preserve"> </w:delText>
        </w:r>
        <w:r w:rsidR="00300501" w:rsidDel="006C0816">
          <w:delText>transformationer</w:delText>
        </w:r>
        <w:r w:rsidR="00012EE9" w:rsidDel="006C0816">
          <w:delText xml:space="preserve"> i kognitiva strukturer</w:delText>
        </w:r>
        <w:r w:rsidR="00CF3F07" w:rsidDel="006C0816">
          <w:delText xml:space="preserve"> och </w:delText>
        </w:r>
      </w:del>
      <w:del w:id="79" w:author="Jason Serviss" w:date="2018-11-21T21:30:00Z">
        <w:r w:rsidR="00CF3F07" w:rsidDel="001558F4">
          <w:delText xml:space="preserve">dela in </w:delText>
        </w:r>
        <w:r w:rsidR="004D2145" w:rsidDel="001558F4">
          <w:delText>undervisningen</w:delText>
        </w:r>
        <w:r w:rsidR="00A6684C" w:rsidDel="001558F4">
          <w:delText xml:space="preserve"> i mindre delar</w:delText>
        </w:r>
      </w:del>
      <w:del w:id="80" w:author="Jason Serviss" w:date="2018-11-21T21:42:00Z">
        <w:r w:rsidR="008E69A9" w:rsidDel="006C0816">
          <w:delText xml:space="preserve"> </w:delText>
        </w:r>
      </w:del>
      <w:r w:rsidR="00CF3F07">
        <w:fldChar w:fldCharType="begin"/>
      </w:r>
      <w:r w:rsidR="004D2145">
        <w:instrText xml:space="preserve"> ADDIN ZOTERO_ITEM CSL_CITATION {"citationID":"n5M8bytL","properties":{"formattedCitation":"(Gr\\uc0\\u225{}inne Conole, 2010; Dalsgaard, 2005)","plainCitation":"(Gráinne Conole, 2010; Dalsgaard, 2005)","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ins w:id="81" w:author="Jason Serviss" w:date="2018-11-21T21:53:00Z">
        <w:r w:rsidR="00B00BFB">
          <w:t xml:space="preserve"> </w:t>
        </w:r>
      </w:ins>
      <w:ins w:id="82" w:author="Jason Serviss" w:date="2018-11-21T21:57:00Z">
        <w:r w:rsidR="00B00BFB">
          <w:t xml:space="preserve">Studenten lär sig </w:t>
        </w:r>
      </w:ins>
      <w:ins w:id="83" w:author="Jason Serviss" w:date="2018-11-21T21:58:00Z">
        <w:r w:rsidR="00470E31">
          <w:t xml:space="preserve">bl.a. </w:t>
        </w:r>
      </w:ins>
      <w:ins w:id="84" w:author="Jason Serviss" w:date="2018-11-21T21:57:00Z">
        <w:r w:rsidR="00B00BFB">
          <w:t xml:space="preserve">genom omvandling av </w:t>
        </w:r>
      </w:ins>
      <w:ins w:id="85" w:author="Jason Serviss" w:date="2018-11-21T21:58:00Z">
        <w:r w:rsidR="00B00BFB">
          <w:t xml:space="preserve">erfarenhet </w:t>
        </w:r>
        <w:r w:rsidR="00470E31">
          <w:t>till kunskap</w:t>
        </w:r>
      </w:ins>
      <w:ins w:id="86" w:author="Jason Serviss" w:date="2018-11-21T21:59:00Z">
        <w:r w:rsidR="00470E31">
          <w:t xml:space="preserve"> och kompetens</w:t>
        </w:r>
      </w:ins>
      <w:ins w:id="87" w:author="Olivia Imner" w:date="2018-11-22T10:06:00Z">
        <w:r w:rsidR="00E12474">
          <w:t>,</w:t>
        </w:r>
      </w:ins>
      <w:ins w:id="88" w:author="Jason Serviss" w:date="2018-11-21T22:00:00Z">
        <w:r w:rsidR="00470E31">
          <w:t xml:space="preserve"> ofta </w:t>
        </w:r>
      </w:ins>
      <w:ins w:id="89" w:author="Jason Serviss" w:date="2018-11-21T22:01:00Z">
        <w:r w:rsidR="00470E31">
          <w:t>genom</w:t>
        </w:r>
      </w:ins>
      <w:ins w:id="90" w:author="Jason Serviss" w:date="2018-11-21T22:00:00Z">
        <w:r w:rsidR="00470E31">
          <w:t xml:space="preserve"> </w:t>
        </w:r>
      </w:ins>
      <w:ins w:id="91" w:author="Jason Serviss" w:date="2018-11-22T07:29:00Z">
        <w:r w:rsidR="00CB012E" w:rsidRPr="00CB012E">
          <w:t>självstyrd</w:t>
        </w:r>
        <w:r w:rsidR="00CB012E">
          <w:t>a aktivitet</w:t>
        </w:r>
      </w:ins>
      <w:ins w:id="92" w:author="Olivia Imner" w:date="2018-11-22T10:07:00Z">
        <w:r w:rsidR="00E12474">
          <w:t>er</w:t>
        </w:r>
      </w:ins>
      <w:ins w:id="93" w:author="Jason Serviss" w:date="2018-11-22T07:29:00Z">
        <w:r w:rsidR="00CB012E">
          <w:t xml:space="preserve"> och </w:t>
        </w:r>
      </w:ins>
      <w:ins w:id="94" w:author="Jason Serviss" w:date="2018-11-21T22:01:00Z">
        <w:r w:rsidR="00470E31">
          <w:t>lösning av specifika problem</w:t>
        </w:r>
      </w:ins>
      <w:ins w:id="95" w:author="Jason Serviss" w:date="2018-11-22T07:37:00Z">
        <w:r w:rsidR="00DE4DD3">
          <w:t xml:space="preserve"> (Conole, 2010, </w:t>
        </w:r>
        <w:proofErr w:type="spellStart"/>
        <w:r w:rsidR="00DE4DD3">
          <w:t>Brodie</w:t>
        </w:r>
      </w:ins>
      <w:proofErr w:type="spellEnd"/>
      <w:ins w:id="96" w:author="Jason Serviss" w:date="2018-11-22T07:38:00Z">
        <w:r w:rsidR="00DE4DD3">
          <w:t>, 2005</w:t>
        </w:r>
      </w:ins>
      <w:ins w:id="97" w:author="Jason Serviss" w:date="2018-11-22T07:37:00Z">
        <w:r w:rsidR="00DE4DD3">
          <w:t>)</w:t>
        </w:r>
      </w:ins>
      <w:ins w:id="98" w:author="Jason Serviss" w:date="2018-11-21T22:01:00Z">
        <w:r w:rsidR="00470E31">
          <w:t xml:space="preserve">. </w:t>
        </w:r>
      </w:ins>
      <w:del w:id="99" w:author="Jason Serviss" w:date="2018-11-22T09:49:00Z">
        <w:r w:rsidR="00012EE9" w:rsidDel="00B424BC">
          <w:delText xml:space="preserve"> </w:delText>
        </w:r>
        <w:commentRangeStart w:id="100"/>
        <w:r w:rsidR="004D2145" w:rsidDel="00B424BC">
          <w:delText xml:space="preserve">Studenten </w:delText>
        </w:r>
        <w:r w:rsidR="00A6684C" w:rsidDel="00B424BC">
          <w:delText xml:space="preserve">lär sig </w:delText>
        </w:r>
        <w:r w:rsidR="00CF3F07" w:rsidDel="00B424BC">
          <w:delText xml:space="preserve">genom </w:delText>
        </w:r>
        <w:r w:rsidR="00850895" w:rsidRPr="00EF5A81" w:rsidDel="00B424BC">
          <w:delText>förståelse</w:delText>
        </w:r>
        <w:r w:rsidR="00B77B49" w:rsidRPr="00EF5A81" w:rsidDel="00B424BC">
          <w:delText xml:space="preserve"> och det </w:delText>
        </w:r>
        <w:r w:rsidR="00850895" w:rsidRPr="00EF5A81" w:rsidDel="00B424BC">
          <w:delText>innebär att det behövs kommunikation, klargöranden, kontraster, rekombination, problemlösning</w:delText>
        </w:r>
        <w:r w:rsidR="00F90644" w:rsidRPr="00EF5A81" w:rsidDel="00B424BC">
          <w:delText>,</w:delText>
        </w:r>
        <w:r w:rsidR="00850895" w:rsidRPr="00EF5A81" w:rsidDel="00B424BC">
          <w:delText xml:space="preserve"> och slutsatser</w:delText>
        </w:r>
        <w:r w:rsidR="00B661EF" w:rsidRPr="00EF5A81" w:rsidDel="00B424BC">
          <w:delText xml:space="preserve"> </w:delText>
        </w:r>
        <w:r w:rsidR="00413AFC" w:rsidRPr="00EF5A81" w:rsidDel="00B424BC">
          <w:fldChar w:fldCharType="begin"/>
        </w:r>
        <w:r w:rsidR="004D2145" w:rsidDel="00B424BC">
          <w:delInstrText xml:space="preserve"> ADDIN ZOTERO_ITEM CSL_CITATION {"citationID":"8rJxqOlR","properties":{"formattedCitation":"(Siemens, 2014)","plainCitation":"(Siemens, 2014)","noteIndex":0},"citationItems":[{"id":"6ZntJg41/ESIEckCr","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delInstrText>
        </w:r>
        <w:r w:rsidR="00413AFC" w:rsidRPr="00EF5A81" w:rsidDel="00B424BC">
          <w:fldChar w:fldCharType="separate"/>
        </w:r>
        <w:r w:rsidR="00C67983" w:rsidRPr="00EF5A81" w:rsidDel="00B424BC">
          <w:rPr>
            <w:noProof/>
          </w:rPr>
          <w:delText>(Siemens, 2014)</w:delText>
        </w:r>
        <w:r w:rsidR="00413AFC" w:rsidRPr="00EF5A81" w:rsidDel="00B424BC">
          <w:fldChar w:fldCharType="end"/>
        </w:r>
        <w:commentRangeEnd w:id="100"/>
        <w:r w:rsidR="00B00BFB" w:rsidDel="00B424BC">
          <w:rPr>
            <w:rStyle w:val="CommentReference"/>
          </w:rPr>
          <w:commentReference w:id="100"/>
        </w:r>
        <w:r w:rsidR="00850895" w:rsidRPr="00EF5A81" w:rsidDel="00B424BC">
          <w:delText xml:space="preserve">. Dessa punkter behöver bearbetas innan det blir en </w:delText>
        </w:r>
        <w:r w:rsidR="00F611BE" w:rsidRPr="00EF5A81" w:rsidDel="00B424BC">
          <w:delText>vinst</w:delText>
        </w:r>
        <w:r w:rsidR="00850895" w:rsidRPr="00EF5A81" w:rsidDel="00B424BC">
          <w:delText xml:space="preserve"> </w:delText>
        </w:r>
        <w:r w:rsidR="00F611BE" w:rsidRPr="00EF5A81" w:rsidDel="00B424BC">
          <w:delText>från</w:delText>
        </w:r>
        <w:r w:rsidR="00CF5985" w:rsidRPr="00EF5A81" w:rsidDel="00B424BC">
          <w:delText xml:space="preserve"> lärandet. </w:delText>
        </w:r>
      </w:del>
      <w:r w:rsidR="00CF5985" w:rsidRPr="00EF5A81">
        <w:t>En modell inom</w:t>
      </w:r>
      <w:r w:rsidR="00B77B49" w:rsidRPr="00EF5A81">
        <w:t xml:space="preserve">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ins w:id="101" w:author="Jason Serviss" w:date="2018-11-22T09:49:00Z">
        <w:r w:rsidR="00B424BC">
          <w:t xml:space="preserve"> (Bilaga 1)</w:t>
        </w:r>
      </w:ins>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studenten </w:t>
      </w:r>
      <w:r w:rsidR="00F611BE" w:rsidRPr="00EF5A81">
        <w:t xml:space="preserve">därefter </w:t>
      </w:r>
      <w:r w:rsidR="00850895" w:rsidRPr="00EF5A81">
        <w:t xml:space="preserve">självständigt </w:t>
      </w:r>
      <w:r w:rsidR="00B661EF" w:rsidRPr="00EF5A81">
        <w:t xml:space="preserve">ska </w:t>
      </w:r>
      <w:r w:rsidR="00F611BE" w:rsidRPr="00EF5A81">
        <w:t xml:space="preserve">lösa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ins w:id="102" w:author="Jason Serviss" w:date="2018-11-22T09:49:00Z">
        <w:r w:rsidR="00B424BC">
          <w:t xml:space="preserve"> att</w:t>
        </w:r>
      </w:ins>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205671" w:rsidRPr="00EF5A81">
        <w:t xml:space="preserve">. </w:t>
      </w:r>
    </w:p>
    <w:p w14:paraId="67150650" w14:textId="4D44F581" w:rsidR="00CD0280" w:rsidRPr="00EF5A81" w:rsidRDefault="004C23F2" w:rsidP="00EF5A81">
      <w:pPr>
        <w:widowControl w:val="0"/>
        <w:autoSpaceDE w:val="0"/>
        <w:autoSpaceDN w:val="0"/>
        <w:adjustRightInd w:val="0"/>
        <w:spacing w:after="240" w:line="480" w:lineRule="auto"/>
        <w:rPr>
          <w:rFonts w:ascii="Times Roman" w:hAnsi="Times Roman" w:cs="Times Roman"/>
          <w:color w:val="000000"/>
        </w:rPr>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ins w:id="103" w:author="Jason Serviss" w:date="2018-11-22T07:34:00Z">
        <w:r w:rsidR="00CB012E">
          <w:t xml:space="preserve">”lärande genom social </w:t>
        </w:r>
      </w:ins>
      <w:ins w:id="104" w:author="Jason Serviss" w:date="2018-11-22T07:35:00Z">
        <w:r w:rsidR="00CB012E">
          <w:t>interaktion</w:t>
        </w:r>
      </w:ins>
      <w:ins w:id="105" w:author="Jason Serviss" w:date="2018-11-22T07:34:00Z">
        <w:r w:rsidR="00CB012E">
          <w:t xml:space="preserve">” </w:t>
        </w:r>
      </w:ins>
      <w:ins w:id="106" w:author="Jason Serviss" w:date="2018-11-22T07:36:00Z">
        <w:r w:rsidR="00CB012E">
          <w:t xml:space="preserve">det vill säga, </w:t>
        </w:r>
      </w:ins>
      <w:r w:rsidR="00850895" w:rsidRPr="00EF5A81">
        <w:t>att d</w:t>
      </w:r>
      <w:r w:rsidR="00205671" w:rsidRPr="00EF5A81">
        <w:t>elta i sociala sammanhang</w:t>
      </w:r>
      <w:r w:rsidR="00850895" w:rsidRPr="00EF5A81">
        <w:t xml:space="preserve"> för att </w:t>
      </w:r>
      <w:r w:rsidR="00B661EF" w:rsidRPr="00EF5A81">
        <w:t>studenten ska lära sig</w:t>
      </w:r>
      <w:ins w:id="107" w:author="Jason Serviss" w:date="2018-11-22T07:36:00Z">
        <w:r w:rsidR="00DE4DD3">
          <w:t xml:space="preserve"> (Conole, 2010)</w:t>
        </w:r>
      </w:ins>
      <w:r w:rsidR="00B661EF" w:rsidRPr="00EF5A81">
        <w:t>. E</w:t>
      </w:r>
      <w:r w:rsidR="00205671" w:rsidRPr="00EF5A81">
        <w:t xml:space="preserve">tt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 xml:space="preserve">där studenten kan </w:t>
      </w:r>
      <w:r w:rsidR="00850895" w:rsidRPr="00EF5A81">
        <w:t xml:space="preserve">skaffa kunskaper </w:t>
      </w:r>
      <w:r w:rsidR="00205671" w:rsidRPr="00EF5A81">
        <w:t>tillsammans</w:t>
      </w:r>
      <w:r w:rsidR="004F5AA8" w:rsidRPr="00EF5A81">
        <w:t xml:space="preserve">. </w:t>
      </w:r>
      <w:ins w:id="108" w:author="Jason Serviss" w:date="2018-11-22T08:07:00Z">
        <w:r w:rsidR="00AD0B2B">
          <w:t xml:space="preserve">I </w:t>
        </w:r>
      </w:ins>
      <w:ins w:id="109" w:author="Olivia Imner" w:date="2018-11-22T10:11:00Z">
        <w:r w:rsidR="00E12474">
          <w:t xml:space="preserve">de </w:t>
        </w:r>
      </w:ins>
      <w:ins w:id="110" w:author="Jason Serviss" w:date="2018-11-22T08:07:00Z">
        <w:r w:rsidR="00AD0B2B">
          <w:t>små studentgrupper</w:t>
        </w:r>
      </w:ins>
      <w:ins w:id="111" w:author="Olivia Imner" w:date="2018-11-22T10:11:00Z">
        <w:r w:rsidR="00E12474">
          <w:t>na</w:t>
        </w:r>
      </w:ins>
      <w:ins w:id="112" w:author="Jason Serviss" w:date="2018-11-22T08:07:00Z">
        <w:r w:rsidR="00AD0B2B">
          <w:t xml:space="preserve">, </w:t>
        </w:r>
        <w:del w:id="113" w:author="Olivia Imner" w:date="2018-11-22T10:11:00Z">
          <w:r w:rsidR="00AD0B2B" w:rsidDel="00E12474">
            <w:delText>s</w:delText>
          </w:r>
          <w:r w:rsidR="00D56AA9" w:rsidDel="00E12474">
            <w:delText xml:space="preserve">tudenten </w:delText>
          </w:r>
        </w:del>
        <w:r w:rsidR="00D56AA9">
          <w:t xml:space="preserve">motiveras </w:t>
        </w:r>
      </w:ins>
      <w:ins w:id="114" w:author="Olivia Imner" w:date="2018-11-22T10:11:00Z">
        <w:r w:rsidR="00E12474">
          <w:t xml:space="preserve">studenten </w:t>
        </w:r>
      </w:ins>
      <w:ins w:id="115" w:author="Jason Serviss" w:date="2018-11-22T08:07:00Z">
        <w:r w:rsidR="00D56AA9">
          <w:t xml:space="preserve">till lärande genom </w:t>
        </w:r>
      </w:ins>
      <w:ins w:id="116" w:author="Jason Serviss" w:date="2018-11-22T08:14:00Z">
        <w:r w:rsidR="00D56AA9">
          <w:t xml:space="preserve">bl.a. </w:t>
        </w:r>
      </w:ins>
      <w:ins w:id="117" w:author="Jason Serviss" w:date="2018-11-22T08:07:00Z">
        <w:r w:rsidR="00D56AA9">
          <w:t>sin motivation att</w:t>
        </w:r>
      </w:ins>
      <w:ins w:id="118" w:author="Jason Serviss" w:date="2018-11-22T08:15:00Z">
        <w:r w:rsidR="00D56AA9">
          <w:t xml:space="preserve"> etablera sig i gruppen med bidrag av sin egen </w:t>
        </w:r>
      </w:ins>
      <w:ins w:id="119" w:author="Jason Serviss" w:date="2018-11-22T08:16:00Z">
        <w:r w:rsidR="00D56AA9">
          <w:t>insats</w:t>
        </w:r>
      </w:ins>
      <w:ins w:id="120" w:author="Jason Serviss" w:date="2018-11-22T08:18:00Z">
        <w:r w:rsidR="00AD0B2B">
          <w:t xml:space="preserve"> och tidigare kunskaper. </w:t>
        </w:r>
      </w:ins>
      <w:ins w:id="121" w:author="Jason Serviss" w:date="2018-11-22T08:07:00Z">
        <w:r w:rsidR="00D56AA9">
          <w:t xml:space="preserve"> </w:t>
        </w:r>
      </w:ins>
      <w:ins w:id="122" w:author="Jason Serviss" w:date="2018-11-22T08:25:00Z">
        <w:r w:rsidR="00AD0B2B">
          <w:t>Samtidigt,</w:t>
        </w:r>
      </w:ins>
      <w:ins w:id="123" w:author="Jason Serviss" w:date="2018-11-22T08:07:00Z">
        <w:r w:rsidR="00D56AA9">
          <w:t xml:space="preserve"> </w:t>
        </w:r>
        <w:del w:id="124" w:author="Olivia Imner" w:date="2018-11-22T10:14:00Z">
          <w:r w:rsidR="00D56AA9" w:rsidDel="00CC42D0">
            <w:delText xml:space="preserve">gruppen </w:delText>
          </w:r>
        </w:del>
      </w:ins>
      <w:ins w:id="125" w:author="Jason Serviss" w:date="2018-11-22T08:25:00Z">
        <w:r w:rsidR="00AD0B2B">
          <w:t>stödjer</w:t>
        </w:r>
      </w:ins>
      <w:ins w:id="126" w:author="Jason Serviss" w:date="2018-11-22T08:07:00Z">
        <w:r w:rsidR="00D56AA9">
          <w:t xml:space="preserve"> </w:t>
        </w:r>
      </w:ins>
      <w:ins w:id="127" w:author="Olivia Imner" w:date="2018-11-22T10:14:00Z">
        <w:r w:rsidR="00CC42D0">
          <w:t xml:space="preserve">gruppen </w:t>
        </w:r>
      </w:ins>
      <w:r w:rsidR="00D56AA9">
        <w:t>läroprocessen genom utveckling av</w:t>
      </w:r>
      <w:r w:rsidR="00AD0B2B">
        <w:t xml:space="preserve"> praxis som delas inom gruppen och </w:t>
      </w:r>
      <w:r w:rsidR="002A4176">
        <w:t>inkluderar</w:t>
      </w:r>
      <w:ins w:id="128" w:author="Olivia Imner" w:date="2018-11-22T10:14:00Z">
        <w:r w:rsidR="00CC42D0">
          <w:t>,</w:t>
        </w:r>
      </w:ins>
      <w:r w:rsidR="00AD0B2B">
        <w:t xml:space="preserve"> t</w:t>
      </w:r>
      <w:ins w:id="129" w:author="Olivia Imner" w:date="2018-11-22T10:13:00Z">
        <w:r w:rsidR="00E12474">
          <w:t>ill exempel</w:t>
        </w:r>
      </w:ins>
      <w:ins w:id="130" w:author="Jason Serviss" w:date="2018-11-22T08:24:00Z">
        <w:del w:id="131" w:author="Olivia Imner" w:date="2018-11-22T10:13:00Z">
          <w:r w:rsidR="00AD0B2B" w:rsidDel="00E12474">
            <w:delText>.ex.</w:delText>
          </w:r>
        </w:del>
      </w:ins>
      <w:ins w:id="132" w:author="Jason Serviss" w:date="2018-11-22T08:11:00Z">
        <w:r w:rsidR="00D56AA9">
          <w:t xml:space="preserve"> </w:t>
        </w:r>
      </w:ins>
      <w:ins w:id="133" w:author="Jason Serviss" w:date="2018-11-22T08:12:00Z">
        <w:r w:rsidR="00D56AA9">
          <w:t>värderingar och specifik kunskap</w:t>
        </w:r>
      </w:ins>
      <w:ins w:id="134" w:author="Jason Serviss" w:date="2018-11-22T08:25:00Z">
        <w:r w:rsidR="00AD0B2B">
          <w:t xml:space="preserve"> </w:t>
        </w:r>
      </w:ins>
      <w:ins w:id="135" w:author="Olivia Imner" w:date="2018-11-22T10:29:00Z">
        <w:r w:rsidR="003727F8">
          <w:fldChar w:fldCharType="begin"/>
        </w:r>
        <w:r w:rsidR="003727F8">
          <w:instrText xml:space="preserve"> ADDIN ZOTERO_ITEM CSL_CITATION {"citationID":"KHBxQuqW","properties":{"formattedCitation":"\\uldash{(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ins>
      <w:r w:rsidR="003727F8">
        <w:fldChar w:fldCharType="separate"/>
      </w:r>
      <w:ins w:id="136" w:author="Olivia Imner" w:date="2018-11-22T10:29:00Z">
        <w:r w:rsidR="003727F8" w:rsidRPr="003727F8">
          <w:rPr>
            <w:rFonts w:cs="Times New Roman"/>
            <w:szCs w:val="24"/>
            <w:u w:val="dash"/>
            <w:rPrChange w:id="137" w:author="Olivia Imner" w:date="2018-11-22T10:29:00Z">
              <w:rPr>
                <w:sz w:val="24"/>
                <w:szCs w:val="24"/>
                <w:u w:val="dash"/>
              </w:rPr>
            </w:rPrChange>
          </w:rPr>
          <w:t>(Mayes &amp; de Freitas, 2004)</w:t>
        </w:r>
        <w:r w:rsidR="003727F8">
          <w:fldChar w:fldCharType="end"/>
        </w:r>
        <w:r w:rsidR="003727F8">
          <w:t xml:space="preserve">. </w:t>
        </w:r>
      </w:ins>
      <w:ins w:id="138" w:author="Jason Serviss" w:date="2018-11-22T08:25:00Z">
        <w:del w:id="139" w:author="Olivia Imner" w:date="2018-11-22T10:29:00Z">
          <w:r w:rsidR="00AD0B2B" w:rsidDel="003727F8">
            <w:delText>(</w:delText>
          </w:r>
        </w:del>
      </w:ins>
      <w:ins w:id="140" w:author="Jason Serviss" w:date="2018-11-22T08:26:00Z">
        <w:del w:id="141" w:author="Olivia Imner" w:date="2018-11-22T10:29:00Z">
          <w:r w:rsidR="00AD0B2B" w:rsidRPr="00C67983" w:rsidDel="003727F8">
            <w:rPr>
              <w:rFonts w:cs="Times New Roman"/>
              <w:szCs w:val="24"/>
            </w:rPr>
            <w:delText>Mayes &amp; de Freitas, 2004</w:delText>
          </w:r>
        </w:del>
      </w:ins>
      <w:ins w:id="142" w:author="Jason Serviss" w:date="2018-11-22T08:25:00Z">
        <w:del w:id="143" w:author="Olivia Imner" w:date="2018-11-22T10:29:00Z">
          <w:r w:rsidR="00AD0B2B" w:rsidDel="003727F8">
            <w:delText>)</w:delText>
          </w:r>
        </w:del>
      </w:ins>
      <w:ins w:id="144" w:author="Jason Serviss" w:date="2018-11-22T08:12:00Z">
        <w:del w:id="145" w:author="Olivia Imner" w:date="2018-11-22T10:29:00Z">
          <w:r w:rsidR="00D56AA9" w:rsidDel="003727F8">
            <w:delText>.</w:delText>
          </w:r>
        </w:del>
      </w:ins>
      <w:ins w:id="146" w:author="Jason Serviss" w:date="2018-11-22T08:08:00Z">
        <w:del w:id="147" w:author="Olivia Imner" w:date="2018-11-22T10:29:00Z">
          <w:r w:rsidR="00D56AA9" w:rsidDel="003727F8">
            <w:delText xml:space="preserve"> </w:delText>
          </w:r>
        </w:del>
      </w:ins>
      <w:del w:id="148" w:author="Jason Serviss" w:date="2018-11-22T08:29:00Z">
        <w:r w:rsidR="00850895" w:rsidRPr="00AD0B2B" w:rsidDel="002A4176">
          <w:rPr>
            <w:strike/>
            <w:rPrChange w:id="149" w:author="Jason Serviss" w:date="2018-11-22T08:25:00Z">
              <w:rPr/>
            </w:rPrChange>
          </w:rPr>
          <w:delText xml:space="preserve">Målet är att förstå hur meningsfullt innehållet är för lärandet </w:delText>
        </w:r>
        <w:r w:rsidR="004F6381" w:rsidRPr="00AD0B2B" w:rsidDel="002A4176">
          <w:rPr>
            <w:strike/>
            <w:rPrChange w:id="150" w:author="Jason Serviss" w:date="2018-11-22T08:25:00Z">
              <w:rPr/>
            </w:rPrChange>
          </w:rPr>
          <w:fldChar w:fldCharType="begin"/>
        </w:r>
        <w:r w:rsidR="00692DE8" w:rsidRPr="00AD0B2B" w:rsidDel="002A4176">
          <w:rPr>
            <w:strike/>
            <w:rPrChange w:id="151" w:author="Jason Serviss" w:date="2018-11-22T08:25:00Z">
              <w:rPr/>
            </w:rPrChange>
          </w:rPr>
          <w:delInstrText xml:space="preserve"> ADDIN ZOTERO_ITEM CSL_CITATION {"citationID":"NJGkKjrj","properties":{"formattedCitation":"(Brodie, 2005)","plainCitation":"(Brodie, 2005)","noteIndex":0},"citationItems":[{"id":92,"uris":["http://zotero.org/users/local/QsygNxKM/items/GEJR3NHQ"],"uri":["http://zotero.org/users/local/QsygNxKM/items/GEJR3NHQ"],"itemData":{"id":92,"type":"article-journal","title":"Using Cognitive and Situative Perspectives to Understand Teacher Interactions with Learner Errors","container-title":"International Group for the Psychology of Mathematics Education 2","page":"177-184","abstract":"Cognitive  and  situative  theories  have  both  proved  very  useful  in  furthering  our \nunderstandings  of  mathematics  learning. An  important  current  area  of investigation \nis  to  synthesize  these  perspectives  in  order  to  provide  more  robust  theories  of \nlearning and to bring theory and practice into better relations with each other.\nThis \npaper  contributes  to  this  endeavour  in  two  ways:  1.  by  using  both  theories  to \nunderstand learner errors, and 2. by focusing on teaching as well as learning","URL":"goo.gl/wKHNCa","language":"English","author":[{"family":"Brodie","given":"Karin"}],"issued":{"date-parts":[["2005"]]}}}],"schema":"https://github.com/citation-style-language/schema/raw/master/csl-citation.json"} </w:delInstrText>
        </w:r>
        <w:r w:rsidR="004F6381" w:rsidRPr="00AD0B2B" w:rsidDel="002A4176">
          <w:rPr>
            <w:strike/>
            <w:rPrChange w:id="152" w:author="Jason Serviss" w:date="2018-11-22T08:25:00Z">
              <w:rPr/>
            </w:rPrChange>
          </w:rPr>
          <w:fldChar w:fldCharType="separate"/>
        </w:r>
        <w:r w:rsidR="004F6381" w:rsidRPr="00AD0B2B" w:rsidDel="002A4176">
          <w:rPr>
            <w:strike/>
            <w:noProof/>
            <w:rPrChange w:id="153" w:author="Jason Serviss" w:date="2018-11-22T08:25:00Z">
              <w:rPr>
                <w:noProof/>
              </w:rPr>
            </w:rPrChange>
          </w:rPr>
          <w:delText>(Brodie, 2005)</w:delText>
        </w:r>
        <w:r w:rsidR="004F6381" w:rsidRPr="00AD0B2B" w:rsidDel="002A4176">
          <w:rPr>
            <w:strike/>
            <w:rPrChange w:id="154" w:author="Jason Serviss" w:date="2018-11-22T08:25:00Z">
              <w:rPr/>
            </w:rPrChange>
          </w:rPr>
          <w:fldChar w:fldCharType="end"/>
        </w:r>
        <w:r w:rsidR="00CF5985" w:rsidRPr="00AD0B2B" w:rsidDel="002A4176">
          <w:rPr>
            <w:strike/>
            <w:rPrChange w:id="155" w:author="Jason Serviss" w:date="2018-11-22T08:25:00Z">
              <w:rPr/>
            </w:rPrChange>
          </w:rPr>
          <w:delText>.</w:delText>
        </w:r>
        <w:r w:rsidR="00CF5985" w:rsidRPr="00EF5A81" w:rsidDel="002A4176">
          <w:delText xml:space="preserve"> </w:delText>
        </w:r>
      </w:del>
      <w:r w:rsidR="00FC2E6B" w:rsidRPr="00EF5A81">
        <w:t>S</w:t>
      </w:r>
      <w:r w:rsidR="00CF5985" w:rsidRPr="00EF5A81">
        <w:t>ociokulturellt perspektiv</w:t>
      </w:r>
      <w:r w:rsidR="00850895" w:rsidRPr="00EF5A81">
        <w:t xml:space="preserve"> </w:t>
      </w:r>
      <w:r w:rsidR="00744110" w:rsidRPr="00EF5A81">
        <w:lastRenderedPageBreak/>
        <w:t xml:space="preserve">inkluderar </w:t>
      </w:r>
      <w:r w:rsidR="009F664E" w:rsidRPr="00EF5A81">
        <w:t>modellen Aktivitets T</w:t>
      </w:r>
      <w:r w:rsidR="00850895" w:rsidRPr="00EF5A81">
        <w:t>eori (AT</w:t>
      </w:r>
      <w:r w:rsidR="009F664E" w:rsidRPr="00EF5A81">
        <w:t>M</w:t>
      </w:r>
      <w:r w:rsidR="00850895" w:rsidRPr="00EF5A81">
        <w:t>)</w:t>
      </w:r>
      <w:ins w:id="156" w:author="Jason Serviss" w:date="2018-11-22T09:50:00Z">
        <w:r w:rsidR="00B424BC">
          <w:t xml:space="preserve"> </w:t>
        </w:r>
      </w:ins>
      <w:del w:id="157" w:author="Jason Serviss" w:date="2018-11-22T09:50:00Z">
        <w:r w:rsidR="00B661EF" w:rsidRPr="00EF5A81" w:rsidDel="00B424BC">
          <w:delText>,</w:delText>
        </w:r>
        <w:r w:rsidR="00850895" w:rsidRPr="00EF5A81" w:rsidDel="00B424BC">
          <w:delText xml:space="preserve"> </w:delText>
        </w:r>
        <w:r w:rsidR="00850895" w:rsidRPr="00B424BC" w:rsidDel="00B424BC">
          <w:delText>och som även betraktas som ett egen pe</w:delText>
        </w:r>
        <w:r w:rsidR="004F6381" w:rsidRPr="00B424BC" w:rsidDel="00B424BC">
          <w:delText>dagogiskt ramverk</w:delText>
        </w:r>
        <w:r w:rsidR="004F6381" w:rsidRPr="00EF5A81" w:rsidDel="00B424BC">
          <w:delText xml:space="preserve"> </w:delText>
        </w:r>
      </w:del>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ins w:id="158" w:author="Jason Serviss" w:date="2018-11-22T09:49:00Z">
        <w:r w:rsidR="00B424BC">
          <w:t xml:space="preserve"> (Bilaga 1)</w:t>
        </w:r>
      </w:ins>
      <w:r w:rsidR="004F5AA8" w:rsidRPr="00EF5A81">
        <w:t xml:space="preserve">. </w:t>
      </w:r>
      <w:ins w:id="159" w:author="Jason Serviss" w:date="2018-11-22T09:10:00Z">
        <w:r w:rsidR="00FF20FE">
          <w:t>ATM är baserad</w:t>
        </w:r>
        <w:del w:id="160" w:author="Olivia Imner" w:date="2018-11-22T10:29:00Z">
          <w:r w:rsidR="00FF20FE" w:rsidDel="003727F8">
            <w:delText>e</w:delText>
          </w:r>
        </w:del>
        <w:r w:rsidR="00FF20FE">
          <w:t xml:space="preserve"> på sex hörnstenar</w:t>
        </w:r>
      </w:ins>
      <w:ins w:id="161" w:author="Jason Serviss" w:date="2018-11-22T09:16:00Z">
        <w:r w:rsidR="00FF20FE">
          <w:t xml:space="preserve"> som utnyttjas för att </w:t>
        </w:r>
      </w:ins>
      <w:ins w:id="162" w:author="Jason Serviss" w:date="2018-11-22T09:17:00Z">
        <w:r w:rsidR="00C707E6">
          <w:t xml:space="preserve">åstadkomma </w:t>
        </w:r>
      </w:ins>
      <w:ins w:id="163" w:author="Jason Serviss" w:date="2018-11-22T09:19:00Z">
        <w:r w:rsidR="00C707E6">
          <w:t>ett</w:t>
        </w:r>
      </w:ins>
      <w:ins w:id="164" w:author="Jason Serviss" w:date="2018-11-22T09:17:00Z">
        <w:r w:rsidR="00C707E6">
          <w:t xml:space="preserve"> </w:t>
        </w:r>
      </w:ins>
      <w:ins w:id="165" w:author="Jason Serviss" w:date="2018-11-22T09:27:00Z">
        <w:r w:rsidR="00B306BC">
          <w:t>inlärningsresultat</w:t>
        </w:r>
      </w:ins>
      <w:ins w:id="166" w:author="Jason Serviss" w:date="2018-11-22T09:10:00Z">
        <w:r w:rsidR="00FF20FE">
          <w:t xml:space="preserve">: </w:t>
        </w:r>
      </w:ins>
      <w:ins w:id="167" w:author="Jason Serviss" w:date="2018-11-22T09:11:00Z">
        <w:r w:rsidR="00FF20FE" w:rsidRPr="00C707E6">
          <w:rPr>
            <w:i/>
            <w:rPrChange w:id="168" w:author="Jason Serviss" w:date="2018-11-22T09:20:00Z">
              <w:rPr/>
            </w:rPrChange>
          </w:rPr>
          <w:t>verktyg</w:t>
        </w:r>
        <w:r w:rsidR="00FF20FE">
          <w:t xml:space="preserve">, </w:t>
        </w:r>
      </w:ins>
      <w:ins w:id="169" w:author="Jason Serviss" w:date="2018-11-22T09:13:00Z">
        <w:r w:rsidR="00FF20FE" w:rsidRPr="00C707E6">
          <w:rPr>
            <w:i/>
            <w:rPrChange w:id="170" w:author="Jason Serviss" w:date="2018-11-22T09:20:00Z">
              <w:rPr/>
            </w:rPrChange>
          </w:rPr>
          <w:t>deltagare</w:t>
        </w:r>
        <w:r w:rsidR="00FF20FE">
          <w:t xml:space="preserve">, </w:t>
        </w:r>
      </w:ins>
      <w:ins w:id="171" w:author="Jason Serviss" w:date="2018-11-22T09:21:00Z">
        <w:r w:rsidR="00C707E6" w:rsidRPr="00C707E6">
          <w:rPr>
            <w:i/>
            <w:rPrChange w:id="172" w:author="Jason Serviss" w:date="2018-11-22T09:21:00Z">
              <w:rPr/>
            </w:rPrChange>
          </w:rPr>
          <w:t>ändamål</w:t>
        </w:r>
      </w:ins>
      <w:ins w:id="173" w:author="Jason Serviss" w:date="2018-11-22T09:14:00Z">
        <w:r w:rsidR="00FF20FE">
          <w:t xml:space="preserve">, </w:t>
        </w:r>
        <w:r w:rsidR="00FF20FE" w:rsidRPr="00C707E6">
          <w:rPr>
            <w:i/>
            <w:rPrChange w:id="174" w:author="Jason Serviss" w:date="2018-11-22T09:20:00Z">
              <w:rPr/>
            </w:rPrChange>
          </w:rPr>
          <w:t>regler</w:t>
        </w:r>
        <w:r w:rsidR="00FF20FE">
          <w:t xml:space="preserve">, </w:t>
        </w:r>
        <w:r w:rsidR="00FF20FE" w:rsidRPr="00C707E6">
          <w:rPr>
            <w:i/>
            <w:rPrChange w:id="175" w:author="Jason Serviss" w:date="2018-11-22T09:20:00Z">
              <w:rPr/>
            </w:rPrChange>
          </w:rPr>
          <w:t>gemenskap</w:t>
        </w:r>
        <w:r w:rsidR="00FF20FE">
          <w:t xml:space="preserve">, </w:t>
        </w:r>
      </w:ins>
      <w:ins w:id="176" w:author="Jason Serviss" w:date="2018-11-22T09:16:00Z">
        <w:r w:rsidR="00FF20FE">
          <w:t xml:space="preserve">och </w:t>
        </w:r>
      </w:ins>
      <w:ins w:id="177" w:author="Jason Serviss" w:date="2018-11-22T09:43:00Z">
        <w:r w:rsidR="007733D5" w:rsidRPr="007733D5">
          <w:rPr>
            <w:i/>
          </w:rPr>
          <w:t xml:space="preserve">sociala organisationsmodell </w:t>
        </w:r>
      </w:ins>
      <w:ins w:id="178" w:author="Olivia Imner" w:date="2018-11-22T10:27:00Z">
        <w:r w:rsidR="003727F8">
          <w:fldChar w:fldCharType="begin"/>
        </w:r>
        <w:r w:rsidR="003727F8">
          <w:instrText xml:space="preserve"> ADDIN ZOTERO_ITEM CSL_CITATION {"citationID":"t4lmXnmt","properties":{"formattedCitation":"\\uldash{(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ins>
      <w:r w:rsidR="003727F8">
        <w:fldChar w:fldCharType="separate"/>
      </w:r>
      <w:ins w:id="179" w:author="Olivia Imner" w:date="2018-11-22T10:27:00Z">
        <w:r w:rsidR="003727F8" w:rsidRPr="003727F8">
          <w:rPr>
            <w:rFonts w:cs="Times New Roman"/>
            <w:szCs w:val="24"/>
            <w:u w:val="dash"/>
            <w:rPrChange w:id="180" w:author="Olivia Imner" w:date="2018-11-22T10:27:00Z">
              <w:rPr>
                <w:sz w:val="24"/>
                <w:szCs w:val="24"/>
                <w:u w:val="dash"/>
              </w:rPr>
            </w:rPrChange>
          </w:rPr>
          <w:t>(Engeström, 1987)</w:t>
        </w:r>
        <w:r w:rsidR="003727F8">
          <w:fldChar w:fldCharType="end"/>
        </w:r>
        <w:r w:rsidR="003727F8">
          <w:t xml:space="preserve">. </w:t>
        </w:r>
      </w:ins>
      <w:ins w:id="181" w:author="Jason Serviss" w:date="2018-11-22T09:31:00Z">
        <w:del w:id="182" w:author="Olivia Imner" w:date="2018-11-22T10:27:00Z">
          <w:r w:rsidR="00B306BC" w:rsidDel="003727F8">
            <w:delText>(</w:delText>
          </w:r>
        </w:del>
      </w:ins>
      <w:ins w:id="183" w:author="Jason Serviss" w:date="2018-11-22T09:32:00Z">
        <w:del w:id="184" w:author="Olivia Imner" w:date="2018-11-22T10:27:00Z">
          <w:r w:rsidR="00B306BC" w:rsidDel="003727F8">
            <w:delText xml:space="preserve">Add source: </w:delText>
          </w:r>
        </w:del>
      </w:ins>
      <w:ins w:id="185" w:author="Jason Serviss" w:date="2018-11-22T09:37:00Z">
        <w:del w:id="186" w:author="Olivia Imner" w:date="2018-11-22T10:27:00Z">
          <w:r w:rsidR="007733D5" w:rsidRPr="007733D5" w:rsidDel="003727F8">
            <w:delText>Engestrom 1987 p. 78</w:delText>
          </w:r>
        </w:del>
      </w:ins>
      <w:ins w:id="187" w:author="Jason Serviss" w:date="2018-11-22T09:32:00Z">
        <w:del w:id="188" w:author="Olivia Imner" w:date="2018-11-22T10:27:00Z">
          <w:r w:rsidR="00B306BC" w:rsidDel="003727F8">
            <w:delText xml:space="preserve">, </w:delText>
          </w:r>
        </w:del>
      </w:ins>
      <w:ins w:id="189" w:author="Jason Serviss" w:date="2018-11-22T09:37:00Z">
        <w:del w:id="190" w:author="Olivia Imner" w:date="2018-11-22T10:27:00Z">
          <w:r w:rsidR="007733D5" w:rsidRPr="007733D5" w:rsidDel="003727F8">
            <w:delText>Learning by expanding: An activity-theoretical approach to developmental research</w:delText>
          </w:r>
          <w:r w:rsidR="007733D5" w:rsidDel="003727F8">
            <w:delText>.</w:delText>
          </w:r>
        </w:del>
      </w:ins>
      <w:ins w:id="191" w:author="Jason Serviss" w:date="2018-11-22T09:31:00Z">
        <w:del w:id="192" w:author="Olivia Imner" w:date="2018-11-22T10:27:00Z">
          <w:r w:rsidR="00B306BC" w:rsidDel="003727F8">
            <w:delText>)</w:delText>
          </w:r>
        </w:del>
      </w:ins>
      <w:ins w:id="193" w:author="Jason Serviss" w:date="2018-11-22T09:16:00Z">
        <w:del w:id="194" w:author="Olivia Imner" w:date="2018-11-22T10:27:00Z">
          <w:r w:rsidR="00FF20FE" w:rsidDel="003727F8">
            <w:delText xml:space="preserve">. </w:delText>
          </w:r>
        </w:del>
      </w:ins>
      <w:ins w:id="195" w:author="Jason Serviss" w:date="2018-11-22T09:09:00Z">
        <w:r w:rsidR="00FF20FE">
          <w:t xml:space="preserve">ATM </w:t>
        </w:r>
      </w:ins>
      <w:ins w:id="196" w:author="Jason Serviss" w:date="2018-11-22T09:10:00Z">
        <w:r w:rsidR="00FF20FE">
          <w:t xml:space="preserve">förutsätter att </w:t>
        </w:r>
      </w:ins>
      <w:ins w:id="197" w:author="Jason Serviss" w:date="2018-11-22T09:20:00Z">
        <w:r w:rsidR="00C707E6" w:rsidRPr="00C707E6">
          <w:rPr>
            <w:i/>
            <w:rPrChange w:id="198" w:author="Jason Serviss" w:date="2018-11-22T09:20:00Z">
              <w:rPr/>
            </w:rPrChange>
          </w:rPr>
          <w:t>deltagare</w:t>
        </w:r>
        <w:r w:rsidR="00C707E6">
          <w:t xml:space="preserve"> </w:t>
        </w:r>
      </w:ins>
      <w:ins w:id="199" w:author="Jason Serviss" w:date="2018-11-22T09:23:00Z">
        <w:r w:rsidR="00C707E6">
          <w:t>jobbar mot</w:t>
        </w:r>
      </w:ins>
      <w:ins w:id="200" w:author="Olivia Imner" w:date="2018-11-22T10:30:00Z">
        <w:r w:rsidR="003727F8">
          <w:t xml:space="preserve"> ett</w:t>
        </w:r>
      </w:ins>
      <w:ins w:id="201" w:author="Jason Serviss" w:date="2018-11-22T09:23:00Z">
        <w:r w:rsidR="00C707E6">
          <w:t xml:space="preserve"> </w:t>
        </w:r>
      </w:ins>
      <w:ins w:id="202" w:author="Jason Serviss" w:date="2018-11-22T09:19:00Z">
        <w:r w:rsidR="00C707E6">
          <w:t>gemensamt</w:t>
        </w:r>
      </w:ins>
      <w:ins w:id="203" w:author="Jason Serviss" w:date="2018-11-22T09:17:00Z">
        <w:r w:rsidR="00C707E6">
          <w:t xml:space="preserve"> </w:t>
        </w:r>
      </w:ins>
      <w:ins w:id="204" w:author="Jason Serviss" w:date="2018-11-22T09:21:00Z">
        <w:r w:rsidR="00C707E6" w:rsidRPr="00527625">
          <w:rPr>
            <w:i/>
          </w:rPr>
          <w:t>ändamål</w:t>
        </w:r>
        <w:r w:rsidR="00C707E6" w:rsidRPr="00EF5A81">
          <w:t xml:space="preserve"> </w:t>
        </w:r>
      </w:ins>
      <w:ins w:id="205" w:author="Jason Serviss" w:date="2018-11-22T09:23:00Z">
        <w:r w:rsidR="00C707E6">
          <w:t>tillsammans (</w:t>
        </w:r>
        <w:r w:rsidR="00C707E6" w:rsidRPr="00527625">
          <w:rPr>
            <w:i/>
          </w:rPr>
          <w:t>gemenskap</w:t>
        </w:r>
        <w:r w:rsidR="00C707E6">
          <w:t xml:space="preserve">). </w:t>
        </w:r>
      </w:ins>
      <w:ins w:id="206" w:author="Jason Serviss" w:date="2018-11-22T09:24:00Z">
        <w:r w:rsidR="00C707E6">
          <w:t xml:space="preserve">Detta </w:t>
        </w:r>
      </w:ins>
      <w:ins w:id="207" w:author="Jason Serviss" w:date="2018-11-22T09:25:00Z">
        <w:r w:rsidR="00C707E6">
          <w:t>sker</w:t>
        </w:r>
      </w:ins>
      <w:ins w:id="208" w:author="Jason Serviss" w:date="2018-11-22T09:24:00Z">
        <w:r w:rsidR="00C707E6">
          <w:t xml:space="preserve"> </w:t>
        </w:r>
      </w:ins>
      <w:ins w:id="209" w:author="Jason Serviss" w:date="2018-11-22T09:26:00Z">
        <w:r w:rsidR="00C707E6">
          <w:t xml:space="preserve">med hjälp av specifika </w:t>
        </w:r>
        <w:r w:rsidR="00C707E6">
          <w:rPr>
            <w:i/>
          </w:rPr>
          <w:t>verktyg</w:t>
        </w:r>
        <w:r w:rsidR="00C707E6">
          <w:t xml:space="preserve"> </w:t>
        </w:r>
      </w:ins>
      <w:ins w:id="210" w:author="Jason Serviss" w:date="2018-11-22T09:27:00Z">
        <w:r w:rsidR="00B306BC">
          <w:t>för</w:t>
        </w:r>
        <w:r w:rsidR="007733D5">
          <w:t xml:space="preserve"> att nå</w:t>
        </w:r>
        <w:del w:id="211" w:author="Olivia Imner" w:date="2018-11-22T10:28:00Z">
          <w:r w:rsidR="007733D5" w:rsidDel="003727F8">
            <w:delText>r</w:delText>
          </w:r>
        </w:del>
        <w:r w:rsidR="007733D5">
          <w:t xml:space="preserve"> ett inlärningsresultat</w:t>
        </w:r>
      </w:ins>
      <w:ins w:id="212" w:author="Jason Serviss" w:date="2018-11-22T09:28:00Z">
        <w:r w:rsidR="00B306BC">
          <w:t xml:space="preserve"> </w:t>
        </w:r>
      </w:ins>
      <w:ins w:id="213" w:author="Jason Serviss" w:date="2018-11-22T09:40:00Z">
        <w:r w:rsidR="007733D5">
          <w:t xml:space="preserve">och </w:t>
        </w:r>
      </w:ins>
      <w:ins w:id="214" w:author="Olivia Imner" w:date="2018-11-22T10:28:00Z">
        <w:r w:rsidR="003727F8">
          <w:t xml:space="preserve">som </w:t>
        </w:r>
      </w:ins>
      <w:ins w:id="215" w:author="Jason Serviss" w:date="2018-11-22T09:28:00Z">
        <w:r w:rsidR="00B306BC">
          <w:t>är</w:t>
        </w:r>
      </w:ins>
      <w:ins w:id="216" w:author="Jason Serviss" w:date="2018-11-22T09:40:00Z">
        <w:r w:rsidR="007733D5">
          <w:t xml:space="preserve"> styrd</w:t>
        </w:r>
      </w:ins>
      <w:ins w:id="217" w:author="Jason Serviss" w:date="2018-11-22T09:28:00Z">
        <w:r w:rsidR="00B306BC">
          <w:t xml:space="preserve"> av </w:t>
        </w:r>
        <w:r w:rsidR="00B306BC">
          <w:rPr>
            <w:i/>
          </w:rPr>
          <w:t xml:space="preserve">regler </w:t>
        </w:r>
      </w:ins>
      <w:ins w:id="218" w:author="Jason Serviss" w:date="2018-11-22T09:29:00Z">
        <w:r w:rsidR="00B306BC">
          <w:t>och</w:t>
        </w:r>
      </w:ins>
      <w:ins w:id="219" w:author="Jason Serviss" w:date="2018-11-22T09:28:00Z">
        <w:r w:rsidR="00B306BC">
          <w:rPr>
            <w:i/>
          </w:rPr>
          <w:t xml:space="preserve"> </w:t>
        </w:r>
      </w:ins>
      <w:ins w:id="220" w:author="Jason Serviss" w:date="2018-11-22T09:43:00Z">
        <w:r w:rsidR="007733D5" w:rsidRPr="007733D5">
          <w:rPr>
            <w:i/>
          </w:rPr>
          <w:t>sociala organisationsmodell</w:t>
        </w:r>
        <w:r w:rsidR="007733D5">
          <w:rPr>
            <w:i/>
          </w:rPr>
          <w:t>er</w:t>
        </w:r>
      </w:ins>
      <w:ins w:id="221" w:author="Jason Serviss" w:date="2018-11-22T09:29:00Z">
        <w:r w:rsidR="00B306BC">
          <w:t>.</w:t>
        </w:r>
      </w:ins>
      <w:ins w:id="222" w:author="Jason Serviss" w:date="2018-11-22T09:28:00Z">
        <w:r w:rsidR="00B306BC">
          <w:t xml:space="preserve"> </w:t>
        </w:r>
      </w:ins>
      <w:del w:id="223" w:author="Jason Serviss" w:date="2018-11-22T09:44:00Z">
        <w:r w:rsidR="00850895" w:rsidRPr="00EF5A81" w:rsidDel="007733D5">
          <w:delText>AT</w:delText>
        </w:r>
        <w:r w:rsidR="009F664E" w:rsidRPr="00EF5A81" w:rsidDel="007733D5">
          <w:delText>M</w:delText>
        </w:r>
        <w:r w:rsidR="00B661EF" w:rsidRPr="00EF5A81" w:rsidDel="007733D5">
          <w:delText xml:space="preserve"> förutsätter att lärande</w:delText>
        </w:r>
        <w:r w:rsidR="00850895" w:rsidRPr="00EF5A81" w:rsidDel="007733D5">
          <w:delText>kontexten behöver vara en redogörelse</w:delText>
        </w:r>
        <w:r w:rsidR="00B661EF" w:rsidRPr="00EF5A81" w:rsidDel="007733D5">
          <w:delText>.</w:delText>
        </w:r>
        <w:r w:rsidR="00850895" w:rsidRPr="00EF5A81" w:rsidDel="007733D5">
          <w:delText xml:space="preserve"> </w:delText>
        </w:r>
        <w:r w:rsidR="00B661EF" w:rsidRPr="00EF5A81" w:rsidDel="007733D5">
          <w:delText>S</w:delText>
        </w:r>
        <w:r w:rsidR="00850895" w:rsidRPr="00EF5A81" w:rsidDel="007733D5">
          <w:delText xml:space="preserve">tudenten </w:delText>
        </w:r>
        <w:r w:rsidR="00B661EF" w:rsidRPr="00EF5A81" w:rsidDel="007733D5">
          <w:delText>behöver förstå innebörden</w:delText>
        </w:r>
        <w:r w:rsidR="00850895" w:rsidRPr="00EF5A81" w:rsidDel="007733D5">
          <w:delText xml:space="preserve"> av situationen och </w:delText>
        </w:r>
        <w:r w:rsidR="00B661EF" w:rsidRPr="00EF5A81" w:rsidDel="007733D5">
          <w:delText xml:space="preserve">därefter </w:delText>
        </w:r>
        <w:r w:rsidR="00850895" w:rsidRPr="00EF5A81" w:rsidDel="007733D5">
          <w:delText>göra lämpliga tolkningar av resultatet</w:delText>
        </w:r>
        <w:r w:rsidR="0050514C" w:rsidRPr="00EF5A81" w:rsidDel="007733D5">
          <w:delText xml:space="preserve"> </w:delText>
        </w:r>
        <w:r w:rsidR="00BA0F17" w:rsidRPr="00EF5A81" w:rsidDel="007733D5">
          <w:fldChar w:fldCharType="begin"/>
        </w:r>
        <w:r w:rsidR="00BA0F17" w:rsidRPr="00EF5A81" w:rsidDel="007733D5">
          <w:del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delInstrText>
        </w:r>
        <w:r w:rsidR="00BA0F17" w:rsidRPr="00EF5A81" w:rsidDel="007733D5">
          <w:fldChar w:fldCharType="separate"/>
        </w:r>
        <w:r w:rsidR="00BA0F17" w:rsidRPr="00EF5A81" w:rsidDel="007733D5">
          <w:rPr>
            <w:noProof/>
          </w:rPr>
          <w:delText>(Olaniran, 2010)</w:delText>
        </w:r>
        <w:r w:rsidR="00BA0F17" w:rsidRPr="00EF5A81" w:rsidDel="007733D5">
          <w:fldChar w:fldCharType="end"/>
        </w:r>
        <w:r w:rsidR="00850895" w:rsidRPr="00EF5A81" w:rsidDel="007733D5">
          <w:delText xml:space="preserve">. </w:delText>
        </w:r>
      </w:del>
      <w:ins w:id="224" w:author="Jason Serviss" w:date="2018-11-22T09:44:00Z">
        <w:r w:rsidR="007733D5">
          <w:t>ATM-baserad</w:t>
        </w:r>
      </w:ins>
      <w:ins w:id="225" w:author="Olivia Imner" w:date="2018-11-22T10:28:00Z">
        <w:r w:rsidR="003727F8">
          <w:t xml:space="preserve"> </w:t>
        </w:r>
      </w:ins>
      <w:ins w:id="226" w:author="Jason Serviss" w:date="2018-11-22T09:44:00Z">
        <w:del w:id="227" w:author="Olivia Imner" w:date="2018-11-22T10:28:00Z">
          <w:r w:rsidR="007733D5" w:rsidDel="003727F8">
            <w:delText xml:space="preserve">e </w:delText>
          </w:r>
        </w:del>
        <w:r w:rsidR="007733D5">
          <w:t>inlärning</w:t>
        </w:r>
      </w:ins>
      <w:del w:id="228" w:author="Jason Serviss" w:date="2018-11-22T09:44:00Z">
        <w:r w:rsidR="00850895" w:rsidRPr="00EF5A81" w:rsidDel="007733D5">
          <w:delText>Detta</w:delText>
        </w:r>
      </w:del>
      <w:r w:rsidR="00850895" w:rsidRPr="00EF5A81">
        <w:t xml:space="preserve"> gör att förståelse uppstår både individuellt och gemensamt när det arbetas praktiskt i ett socialt sammanhang.</w:t>
      </w:r>
      <w:bookmarkStart w:id="229" w:name="_Toc391456180"/>
      <w:bookmarkStart w:id="230" w:name="_Toc401327936"/>
    </w:p>
    <w:p w14:paraId="5175C3FD" w14:textId="77777777" w:rsidR="00983750" w:rsidRDefault="00983750" w:rsidP="00CA1731">
      <w:pPr>
        <w:tabs>
          <w:tab w:val="left" w:pos="1134"/>
        </w:tabs>
        <w:spacing w:line="360" w:lineRule="auto"/>
        <w:rPr>
          <w:rFonts w:cs="Times New Roman"/>
          <w:b/>
          <w:sz w:val="24"/>
          <w:szCs w:val="24"/>
        </w:rPr>
      </w:pPr>
    </w:p>
    <w:p w14:paraId="48718676" w14:textId="7D885884"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Syfte</w:t>
      </w:r>
      <w:bookmarkEnd w:id="229"/>
      <w:bookmarkEnd w:id="230"/>
      <w:r w:rsidRPr="00CA1731">
        <w:rPr>
          <w:rFonts w:cs="Times New Roman"/>
          <w:b/>
          <w:sz w:val="24"/>
          <w:szCs w:val="24"/>
        </w:rPr>
        <w:t xml:space="preserve"> </w:t>
      </w:r>
    </w:p>
    <w:p w14:paraId="4F9B570B" w14:textId="075C7D6F" w:rsidR="00EB72CF" w:rsidRDefault="00A2390B" w:rsidP="000B1921">
      <w:pPr>
        <w:spacing w:line="480" w:lineRule="auto"/>
        <w:jc w:val="both"/>
        <w:rPr>
          <w:rFonts w:cs="Times New Roman"/>
        </w:rPr>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 producerar årligen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ins w:id="231" w:author="Jason Serviss" w:date="2018-11-21T18:02:00Z">
        <w:r w:rsidR="002C5DCC">
          <w:rPr>
            <w:rFonts w:cs="Times New Roman"/>
          </w:rPr>
          <w:t>en</w:t>
        </w:r>
      </w:ins>
      <w:del w:id="232" w:author="Jason Serviss" w:date="2018-11-21T18:02:00Z">
        <w:r w:rsidR="009562B9" w:rsidRPr="00713E7C" w:rsidDel="002C5DCC">
          <w:rPr>
            <w:rFonts w:cs="Times New Roman"/>
          </w:rPr>
          <w:delText>ett</w:delText>
        </w:r>
      </w:del>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D83AD0" w:rsidRPr="00713E7C">
        <w:rPr>
          <w:rFonts w:cs="Times New Roman"/>
        </w:rPr>
        <w:t xml:space="preserve">aldrig </w:t>
      </w:r>
      <w:r w:rsidR="00850895" w:rsidRPr="00713E7C">
        <w:rPr>
          <w:rFonts w:cs="Times New Roman"/>
        </w:rPr>
        <w:t xml:space="preserve">utgår från någon specifik pedagogisk ansats i dagsläget, kan det vara fördelaktigt för de att utnyttja en pedagogisk modell för att göra deras pedagogik ytterligare strukturerad och enklare kunna utvärdera hur deras pedagogik levereras till EIF. </w:t>
      </w:r>
    </w:p>
    <w:p w14:paraId="05C0BA19" w14:textId="77777777" w:rsidR="00C32530" w:rsidRDefault="00C32530" w:rsidP="000B1921">
      <w:pPr>
        <w:spacing w:line="480" w:lineRule="auto"/>
        <w:jc w:val="both"/>
        <w:rPr>
          <w:ins w:id="233" w:author="Jason Serviss" w:date="2018-11-22T07:16:00Z"/>
          <w:rFonts w:cs="Times New Roman"/>
        </w:rPr>
      </w:pPr>
    </w:p>
    <w:p w14:paraId="3E8A722E" w14:textId="42814BD3" w:rsidR="007131A3" w:rsidRPr="007131A3" w:rsidRDefault="007131A3">
      <w:pPr>
        <w:tabs>
          <w:tab w:val="left" w:pos="1134"/>
        </w:tabs>
        <w:spacing w:line="360" w:lineRule="auto"/>
        <w:rPr>
          <w:rFonts w:cs="Times New Roman"/>
          <w:b/>
          <w:sz w:val="24"/>
          <w:szCs w:val="24"/>
          <w:rPrChange w:id="234" w:author="Jason Serviss" w:date="2018-11-22T07:16:00Z">
            <w:rPr>
              <w:rFonts w:cs="Times New Roman"/>
            </w:rPr>
          </w:rPrChange>
        </w:rPr>
        <w:pPrChange w:id="235" w:author="Jason Serviss" w:date="2018-11-22T07:16:00Z">
          <w:pPr>
            <w:spacing w:line="480" w:lineRule="auto"/>
            <w:jc w:val="both"/>
          </w:pPr>
        </w:pPrChange>
      </w:pPr>
      <w:ins w:id="236" w:author="Jason Serviss" w:date="2018-11-22T07:16:00Z">
        <w:r>
          <w:rPr>
            <w:rFonts w:cs="Times New Roman"/>
            <w:b/>
            <w:sz w:val="24"/>
            <w:szCs w:val="24"/>
          </w:rPr>
          <w:t>Resultat sammanfattning</w:t>
        </w:r>
        <w:r w:rsidRPr="00CA1731">
          <w:rPr>
            <w:rFonts w:cs="Times New Roman"/>
            <w:b/>
            <w:sz w:val="24"/>
            <w:szCs w:val="24"/>
          </w:rPr>
          <w:t xml:space="preserve"> </w:t>
        </w:r>
      </w:ins>
    </w:p>
    <w:p w14:paraId="3EC0EA8E" w14:textId="513CDD9A"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strategi till en modellbaserad strategi skulle stödjas genom att förstå hur deras befintliga </w:t>
      </w:r>
      <w:del w:id="237" w:author="Olivia Imner" w:date="2018-11-22T06:42:00Z">
        <w:r w:rsidRPr="00713E7C" w:rsidDel="006D6C38">
          <w:rPr>
            <w:rFonts w:cs="Times New Roman"/>
          </w:rPr>
          <w:delText>pedagogik</w:delText>
        </w:r>
      </w:del>
      <w:ins w:id="238" w:author="Jason Serviss" w:date="2018-11-21T18:05:00Z">
        <w:del w:id="239" w:author="Olivia Imner" w:date="2018-11-22T06:42:00Z">
          <w:r w:rsidR="00442178" w:rsidDel="006D6C38">
            <w:rPr>
              <w:rFonts w:cs="Times New Roman"/>
            </w:rPr>
            <w:delText>a</w:delText>
          </w:r>
        </w:del>
      </w:ins>
      <w:ins w:id="240" w:author="Olivia Imner" w:date="2018-11-22T06:42:00Z">
        <w:r w:rsidR="006D6C38" w:rsidRPr="00713E7C">
          <w:rPr>
            <w:rFonts w:cs="Times New Roman"/>
          </w:rPr>
          <w:t>pedagogis</w:t>
        </w:r>
        <w:r w:rsidR="006D6C38">
          <w:rPr>
            <w:rFonts w:cs="Times New Roman"/>
          </w:rPr>
          <w:t>ka</w:t>
        </w:r>
      </w:ins>
      <w:ins w:id="241" w:author="Jason Serviss" w:date="2018-11-21T18:05:00Z">
        <w:r w:rsidR="00442178">
          <w:rPr>
            <w:rFonts w:cs="Times New Roman"/>
          </w:rPr>
          <w:t xml:space="preserve"> riktlinjer</w:t>
        </w:r>
      </w:ins>
      <w:r w:rsidRPr="00713E7C">
        <w:rPr>
          <w:rFonts w:cs="Times New Roman"/>
        </w:rPr>
        <w:t xml:space="preserve"> passar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B3436A">
        <w:rPr>
          <w:rFonts w:cs="Times New Roman"/>
        </w:rPr>
        <w:t xml:space="preserve">. </w:t>
      </w:r>
      <w:r w:rsidRPr="00713E7C">
        <w:rPr>
          <w:rFonts w:cs="Times New Roman"/>
        </w:rPr>
        <w:t>För att utvärdera detta jämförde</w:t>
      </w:r>
      <w:r w:rsidR="00EB72CF">
        <w:rPr>
          <w:rFonts w:cs="Times New Roman"/>
        </w:rPr>
        <w:t>s</w:t>
      </w:r>
      <w:r w:rsidRPr="00713E7C">
        <w:rPr>
          <w:rFonts w:cs="Times New Roman"/>
        </w:rPr>
        <w:t xml:space="preserve"> Grades nuvarande pedagogiska </w:t>
      </w:r>
      <w:del w:id="242" w:author="Jason Serviss" w:date="2018-11-21T18:05:00Z">
        <w:r w:rsidRPr="00713E7C" w:rsidDel="00442178">
          <w:rPr>
            <w:rFonts w:cs="Times New Roman"/>
          </w:rPr>
          <w:delText xml:space="preserve">strategi </w:delText>
        </w:r>
      </w:del>
      <w:ins w:id="243" w:author="Jason Serviss" w:date="2018-11-21T18:05:00Z">
        <w:r w:rsidR="00442178">
          <w:rPr>
            <w:rFonts w:cs="Times New Roman"/>
          </w:rPr>
          <w:t>riktlinjer</w:t>
        </w:r>
        <w:r w:rsidR="00442178" w:rsidRPr="00713E7C">
          <w:rPr>
            <w:rFonts w:cs="Times New Roman"/>
          </w:rPr>
          <w:t xml:space="preserve"> </w:t>
        </w:r>
      </w:ins>
      <w:r w:rsidRPr="00713E7C">
        <w:rPr>
          <w:rFonts w:cs="Times New Roman"/>
        </w:rPr>
        <w:t>med en representativ modell (DIM, KLM, ATM) från vart och ett av de tre pedagogiska perspekti</w:t>
      </w:r>
      <w:r w:rsidR="00FC2E6B">
        <w:rPr>
          <w:rFonts w:cs="Times New Roman"/>
        </w:rPr>
        <w:t>ven. Resultatet visade att det A</w:t>
      </w:r>
      <w:r w:rsidRPr="00713E7C">
        <w:rPr>
          <w:rFonts w:cs="Times New Roman"/>
        </w:rPr>
        <w:t xml:space="preserve">ssociativa perspektivet är lämpligast </w:t>
      </w:r>
      <w:r w:rsidR="00EB72CF">
        <w:rPr>
          <w:rFonts w:cs="Times New Roman"/>
        </w:rPr>
        <w:t xml:space="preserve">för </w:t>
      </w:r>
      <w:r w:rsidRPr="00713E7C">
        <w:rPr>
          <w:rFonts w:cs="Times New Roman"/>
        </w:rPr>
        <w:t xml:space="preserve">att representera Grades aktuella pedagogiska </w:t>
      </w:r>
      <w:del w:id="244" w:author="Jason Serviss" w:date="2018-11-21T18:05:00Z">
        <w:r w:rsidRPr="00713E7C" w:rsidDel="00442178">
          <w:rPr>
            <w:rFonts w:cs="Times New Roman"/>
          </w:rPr>
          <w:delText xml:space="preserve">strategi </w:delText>
        </w:r>
      </w:del>
      <w:ins w:id="245" w:author="Jason Serviss" w:date="2018-11-21T18:05:00Z">
        <w:r w:rsidR="00442178">
          <w:rPr>
            <w:rFonts w:cs="Times New Roman"/>
          </w:rPr>
          <w:t>riktlinjer</w:t>
        </w:r>
        <w:r w:rsidR="00442178" w:rsidRPr="00713E7C">
          <w:rPr>
            <w:rFonts w:cs="Times New Roman"/>
          </w:rPr>
          <w:t xml:space="preserve"> </w:t>
        </w:r>
      </w:ins>
      <w:r w:rsidR="00EB72CF">
        <w:rPr>
          <w:rFonts w:cs="Times New Roman"/>
        </w:rPr>
        <w:t>samt</w:t>
      </w:r>
      <w:r w:rsidRPr="00713E7C">
        <w:rPr>
          <w:rFonts w:cs="Times New Roman"/>
        </w:rPr>
        <w:t xml:space="preserve"> att DIM </w:t>
      </w:r>
      <w:r w:rsidRPr="00713E7C">
        <w:rPr>
          <w:rFonts w:cs="Times New Roman"/>
        </w:rPr>
        <w:lastRenderedPageBreak/>
        <w:t>hade en bättre prestation jämfört med de två andra pers</w:t>
      </w:r>
      <w:r w:rsidR="00E83E99">
        <w:rPr>
          <w:rFonts w:cs="Times New Roman"/>
        </w:rPr>
        <w:t xml:space="preserve">pektivens respektive modeller. </w:t>
      </w:r>
      <w:r w:rsidR="00EB72CF">
        <w:rPr>
          <w:rFonts w:cs="Times New Roman"/>
        </w:rPr>
        <w:t>DIM-</w:t>
      </w:r>
      <w:r w:rsidRPr="00713E7C">
        <w:rPr>
          <w:rFonts w:cs="Times New Roman"/>
        </w:rPr>
        <w:t>resultaten tyder på att den modell</w:t>
      </w:r>
      <w:r w:rsidR="00EB72CF">
        <w:rPr>
          <w:rFonts w:cs="Times New Roman"/>
        </w:rPr>
        <w:t>en</w:t>
      </w:r>
      <w:r w:rsidRPr="00713E7C">
        <w:rPr>
          <w:rFonts w:cs="Times New Roman"/>
        </w:rPr>
        <w:t xml:space="preserve"> skulle representera en </w:t>
      </w:r>
      <w:del w:id="246" w:author="Jason Serviss" w:date="2018-11-21T18:06:00Z">
        <w:r w:rsidRPr="00713E7C" w:rsidDel="00442178">
          <w:rPr>
            <w:rFonts w:cs="Times New Roman"/>
          </w:rPr>
          <w:delText xml:space="preserve">logisk </w:delText>
        </w:r>
      </w:del>
      <w:ins w:id="247" w:author="Jason Serviss" w:date="2018-11-21T18:06:00Z">
        <w:r w:rsidR="00442178">
          <w:rPr>
            <w:rFonts w:cs="Times New Roman"/>
          </w:rPr>
          <w:t>förankrad</w:t>
        </w:r>
        <w:r w:rsidR="00442178" w:rsidRPr="00713E7C">
          <w:rPr>
            <w:rFonts w:cs="Times New Roman"/>
          </w:rPr>
          <w:t xml:space="preserve"> </w:t>
        </w:r>
      </w:ins>
      <w:r w:rsidRPr="00713E7C">
        <w:rPr>
          <w:rFonts w:cs="Times New Roman"/>
        </w:rPr>
        <w:t>utgångspunkt för att fortsätta undersöka vilka modeller som skulle kunna impl</w:t>
      </w:r>
      <w:r w:rsidR="007466FA">
        <w:rPr>
          <w:rFonts w:cs="Times New Roman"/>
        </w:rPr>
        <w:t xml:space="preserve">ementeras i framtiden på Grade. </w:t>
      </w:r>
      <w:r w:rsidR="008670D1">
        <w:rPr>
          <w:rFonts w:cs="Times New Roman"/>
        </w:rPr>
        <w:t>För</w:t>
      </w:r>
      <w:r w:rsidR="00F96BD6">
        <w:rPr>
          <w:rFonts w:cs="Times New Roman"/>
        </w:rPr>
        <w:t xml:space="preserve"> att </w:t>
      </w:r>
      <w:r w:rsidR="008670D1">
        <w:rPr>
          <w:rFonts w:cs="Times New Roman"/>
        </w:rPr>
        <w:t>förstå vilka för och- nackdelar</w:t>
      </w:r>
      <w:r w:rsidR="00EA50F0">
        <w:rPr>
          <w:rFonts w:cs="Times New Roman"/>
        </w:rPr>
        <w:t xml:space="preserve"> </w:t>
      </w:r>
      <w:r w:rsidR="008670D1">
        <w:rPr>
          <w:rFonts w:cs="Times New Roman"/>
        </w:rPr>
        <w:t xml:space="preserve">med Grades nuvarande pedagogiska </w:t>
      </w:r>
      <w:del w:id="248" w:author="Olivia Imner" w:date="2018-11-22T06:42:00Z">
        <w:r w:rsidR="008670D1" w:rsidDel="006D6C38">
          <w:rPr>
            <w:rFonts w:cs="Times New Roman"/>
          </w:rPr>
          <w:delText>strategi</w:delText>
        </w:r>
      </w:del>
      <w:ins w:id="249" w:author="Olivia Imner" w:date="2018-11-22T06:42:00Z">
        <w:r w:rsidR="006D6C38">
          <w:rPr>
            <w:rFonts w:cs="Times New Roman"/>
          </w:rPr>
          <w:t>riktlinjer</w:t>
        </w:r>
      </w:ins>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t modell fas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 mest möjligheter att kunna förbättras. I sin helhet ger resultatet från denna analys en tydlig karta 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C32530">
        <w:rPr>
          <w:lang w:eastAsia="sv-SE"/>
        </w:rPr>
        <w:t>, vilket</w:t>
      </w:r>
      <w:r w:rsidR="003B34BD">
        <w:rPr>
          <w:lang w:eastAsia="sv-SE"/>
        </w:rPr>
        <w:t xml:space="preserve"> tyder på att det inte är nödvändigt att utvärdera en anpassad pedagogisk strategi/modell för varje kurs.</w:t>
      </w:r>
    </w:p>
    <w:p w14:paraId="1897F9F4" w14:textId="70CE0C18" w:rsidR="00582DFC" w:rsidRDefault="00850895" w:rsidP="009D27B3">
      <w:pPr>
        <w:pStyle w:val="Heading11"/>
      </w:pPr>
      <w:bookmarkStart w:id="250" w:name="_Toc391456181"/>
      <w:bookmarkStart w:id="251" w:name="_Toc401327937"/>
      <w:bookmarkEnd w:id="250"/>
      <w:r>
        <w:t>Metod</w:t>
      </w:r>
      <w:bookmarkStart w:id="252" w:name="_Toc391456182"/>
      <w:bookmarkStart w:id="253" w:name="_Toc401327938"/>
      <w:bookmarkEnd w:id="251"/>
      <w:bookmarkEnd w:id="252"/>
    </w:p>
    <w:p w14:paraId="4F1EA438" w14:textId="4F3DF2B1" w:rsidR="00D45847" w:rsidRPr="00CA1731" w:rsidRDefault="00E30B7E" w:rsidP="00CA1731">
      <w:pPr>
        <w:tabs>
          <w:tab w:val="left" w:pos="1134"/>
        </w:tabs>
        <w:spacing w:line="360" w:lineRule="auto"/>
        <w:rPr>
          <w:rFonts w:cs="Times New Roman"/>
          <w:b/>
          <w:sz w:val="24"/>
          <w:szCs w:val="24"/>
        </w:rPr>
      </w:pPr>
      <w:ins w:id="254" w:author="Jason Serviss" w:date="2018-11-21T19:45:00Z">
        <w:r>
          <w:rPr>
            <w:rFonts w:cs="Times New Roman"/>
            <w:b/>
            <w:sz w:val="24"/>
            <w:szCs w:val="24"/>
          </w:rPr>
          <w:t>Framtagande av intervju frågor</w:t>
        </w:r>
      </w:ins>
      <w:del w:id="255" w:author="Jason Serviss" w:date="2018-11-21T19:45:00Z">
        <w:r w:rsidR="00850895" w:rsidRPr="00CA1731" w:rsidDel="00D36F1C">
          <w:rPr>
            <w:rFonts w:cs="Times New Roman"/>
            <w:b/>
            <w:sz w:val="24"/>
            <w:szCs w:val="24"/>
          </w:rPr>
          <w:delText>I</w:delText>
        </w:r>
      </w:del>
      <w:del w:id="256" w:author="Jason Serviss" w:date="2018-11-21T20:34:00Z">
        <w:r w:rsidR="00850895" w:rsidRPr="00CA1731" w:rsidDel="00E30B7E">
          <w:rPr>
            <w:rFonts w:cs="Times New Roman"/>
            <w:b/>
            <w:sz w:val="24"/>
            <w:szCs w:val="24"/>
          </w:rPr>
          <w:delText>ntervjun</w:delText>
        </w:r>
      </w:del>
      <w:bookmarkEnd w:id="253"/>
    </w:p>
    <w:p w14:paraId="25D56B1E" w14:textId="76B8E79C" w:rsidR="00E41077" w:rsidRDefault="00850895" w:rsidP="000B1921">
      <w:pPr>
        <w:tabs>
          <w:tab w:val="left" w:pos="1134"/>
        </w:tabs>
        <w:spacing w:line="480" w:lineRule="auto"/>
        <w:jc w:val="both"/>
        <w:rPr>
          <w:ins w:id="257" w:author="Jason Serviss" w:date="2018-11-21T20:25:00Z"/>
          <w:rFonts w:eastAsia="Times New Roman" w:cs="Times New Roman"/>
          <w:lang w:eastAsia="sv-SE"/>
        </w:rPr>
      </w:pPr>
      <w:r>
        <w:rPr>
          <w:rFonts w:cs="Times New Roman"/>
        </w:rPr>
        <w:t>Målet med att göra en intervju var att utvärdera vilket pedagogiskt perspektiv som ligger närmast de</w:t>
      </w:r>
      <w:del w:id="258" w:author="Jason Serviss" w:date="2018-11-21T18:29:00Z">
        <w:r w:rsidDel="003F0E92">
          <w:rPr>
            <w:rFonts w:cs="Times New Roman"/>
          </w:rPr>
          <w:delText>n</w:delText>
        </w:r>
      </w:del>
      <w:r>
        <w:rPr>
          <w:rFonts w:cs="Times New Roman"/>
        </w:rPr>
        <w:t xml:space="preserve"> </w:t>
      </w:r>
      <w:r w:rsidR="009A74A3">
        <w:rPr>
          <w:rFonts w:cs="Times New Roman"/>
        </w:rPr>
        <w:t>pedagogisk</w:t>
      </w:r>
      <w:ins w:id="259" w:author="Jason Serviss" w:date="2018-11-21T18:29:00Z">
        <w:r w:rsidR="003F0E92">
          <w:rPr>
            <w:rFonts w:cs="Times New Roman"/>
          </w:rPr>
          <w:t>a</w:t>
        </w:r>
      </w:ins>
      <w:r w:rsidR="009A74A3">
        <w:rPr>
          <w:rFonts w:cs="Times New Roman"/>
        </w:rPr>
        <w:t xml:space="preserve"> </w:t>
      </w:r>
      <w:del w:id="260" w:author="Jason Serviss" w:date="2018-11-21T18:29:00Z">
        <w:r w:rsidDel="003F0E92">
          <w:rPr>
            <w:rFonts w:cs="Times New Roman"/>
          </w:rPr>
          <w:delText>s</w:delText>
        </w:r>
        <w:r w:rsidR="00545510" w:rsidDel="003F0E92">
          <w:rPr>
            <w:rFonts w:cs="Times New Roman"/>
          </w:rPr>
          <w:delText xml:space="preserve">trategi </w:delText>
        </w:r>
      </w:del>
      <w:ins w:id="261" w:author="Jason Serviss" w:date="2018-11-21T18:29:00Z">
        <w:r w:rsidR="003F0E92">
          <w:rPr>
            <w:rFonts w:cs="Times New Roman"/>
          </w:rPr>
          <w:t xml:space="preserve">riktlinjer </w:t>
        </w:r>
      </w:ins>
      <w:r w:rsidR="00545510">
        <w:rPr>
          <w:rFonts w:cs="Times New Roman"/>
        </w:rPr>
        <w:t>som Grade använder</w:t>
      </w:r>
      <w:r w:rsidR="009A74A3">
        <w:rPr>
          <w:rFonts w:cs="Times New Roman"/>
        </w:rPr>
        <w:t xml:space="preserve"> sig av i dagsläget.</w:t>
      </w:r>
      <w:r w:rsidR="00545510">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En kvali</w:t>
      </w:r>
      <w:r w:rsidR="00340590">
        <w:rPr>
          <w:rFonts w:cs="Times New Roman"/>
        </w:rPr>
        <w:t xml:space="preserve">tativ intervju bedömdes att vara den mest lämpade </w:t>
      </w:r>
      <w:r w:rsidR="00502257">
        <w:rPr>
          <w:rFonts w:cs="Times New Roman"/>
        </w:rPr>
        <w:t>tillgängliga metod</w:t>
      </w:r>
      <w:r w:rsidR="00340590">
        <w:rPr>
          <w:rFonts w:cs="Times New Roman"/>
        </w:rPr>
        <w:t xml:space="preserve"> för att kunna fullfölja studien och för att uppfylla de angivna målen</w:t>
      </w:r>
      <w:r w:rsidR="003066C7">
        <w:rPr>
          <w:rFonts w:cs="Times New Roman"/>
        </w:rPr>
        <w:t>.</w:t>
      </w:r>
      <w:r w:rsidR="00527434">
        <w:rPr>
          <w:rFonts w:cs="Times New Roman"/>
        </w:rPr>
        <w:t xml:space="preserve"> </w:t>
      </w: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 xml:space="preserve">de pedagogiska perspektiv som finns </w:t>
      </w:r>
      <w:del w:id="262" w:author="Jason Serviss" w:date="2018-11-22T10:52:00Z">
        <w:r w:rsidDel="00080C1A">
          <w:rPr>
            <w:rFonts w:cs="Times New Roman"/>
          </w:rPr>
          <w:delText xml:space="preserve">inom lärandet </w:delText>
        </w:r>
      </w:del>
      <w:r>
        <w:rPr>
          <w:rFonts w:cs="Times New Roman"/>
        </w:rPr>
        <w:t xml:space="preserve">och likaså vilka pedagogiska modeller som är passande för e-lärande. Tre pedagogiska perspektiv inom lärandet,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 När representativa modeller valdes tog</w:t>
      </w:r>
      <w:r w:rsidR="00AD4C61">
        <w:t>s</w:t>
      </w:r>
      <w:r>
        <w:t xml:space="preserve"> </w:t>
      </w:r>
      <w:r w:rsidR="00E662D4">
        <w:t xml:space="preserve">det </w:t>
      </w:r>
      <w:r>
        <w:t xml:space="preserve">hänsyn till </w:t>
      </w:r>
      <w:r w:rsidR="00BE6335">
        <w:t xml:space="preserve">att </w:t>
      </w:r>
      <w:r w:rsidR="00BE6335">
        <w:lastRenderedPageBreak/>
        <w:t xml:space="preserve">de var tidigare beskriven för att vara bra anpassade för e-lärande. Därefter togs </w:t>
      </w:r>
      <w:r w:rsidR="00E36747">
        <w:t xml:space="preserve">det </w:t>
      </w:r>
      <w:r w:rsidR="00BE6335">
        <w:t xml:space="preserve">i beaktande </w:t>
      </w:r>
      <w:r>
        <w:t>hur representativa de var för perspe</w:t>
      </w:r>
      <w:r w:rsidR="00AD4C61">
        <w:t>ktiven genom att jämföra modell</w:t>
      </w:r>
      <w:r>
        <w:t xml:space="preserve">kriteriet och uteslutande modeller där kriteriet skiljde sig markant från andra modeller i perspektivet. </w:t>
      </w:r>
      <w:r w:rsidR="00BE6335">
        <w:t>Slutligen</w:t>
      </w:r>
      <w:r>
        <w:t xml:space="preserve"> tog</w:t>
      </w:r>
      <w:r w:rsidR="00E662D4">
        <w:t>s det</w:t>
      </w:r>
      <w:r>
        <w:t xml:space="preserve"> hänsyn till </w:t>
      </w:r>
      <w:r w:rsidR="00E662D4">
        <w:t>de kriterier</w:t>
      </w:r>
      <w:r>
        <w:t xml:space="preserve"> från Grade som omedelbart</w:t>
      </w:r>
      <w:r w:rsidR="00E662D4">
        <w:t xml:space="preserve"> skulle</w:t>
      </w:r>
      <w:r>
        <w:t xml:space="preserve"> göra vissa modeller olämpliga att använda. Dessa kriterier var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 xml:space="preserve">Baserat på kriterierna valde vi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 xml:space="preserve">analysera och sammanställa modellerna i form av en förklarande faktauppställning (Bilaga 1). Målet med </w:t>
      </w:r>
      <w:r w:rsidR="006C3FF0">
        <w:t xml:space="preserve">faktauppställning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401324">
        <w:t>frågekonstruktione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8519F">
        <w:t xml:space="preserve"> fas</w:t>
      </w:r>
      <w:r w:rsidR="0079274D">
        <w:t xml:space="preserve"> </w:t>
      </w:r>
      <w:r w:rsidR="007F5A31">
        <w:t xml:space="preserve">enligt Grades pedagogiska riktlinjer </w:t>
      </w:r>
      <w:r w:rsidR="0079274D">
        <w:t>(Bilaga 2)</w:t>
      </w:r>
      <w:r>
        <w:t>.</w:t>
      </w:r>
      <w:r w:rsidR="00BC609E">
        <w:t xml:space="preserve"> </w:t>
      </w:r>
      <w:moveFromRangeStart w:id="263" w:author="Jason Serviss" w:date="2018-11-21T20:22:00Z" w:name="move404451099"/>
      <w:moveFrom w:id="264" w:author="Jason Serviss" w:date="2018-11-21T20:22:00Z">
        <w:r w:rsidR="00BC609E" w:rsidDel="00E41077">
          <w:t xml:space="preserve">För att säkerställa att ingen del av Grades pedagogiska riktlinjer hade missats i frågekonstruktionerna, </w:t>
        </w:r>
        <w:r w:rsidR="00244800" w:rsidDel="00E41077">
          <w:rPr>
            <w:rFonts w:eastAsia="Times New Roman" w:cs="Times New Roman"/>
            <w:lang w:eastAsia="sv-SE"/>
          </w:rPr>
          <w:t xml:space="preserve">avslutades </w:t>
        </w:r>
        <w:r w:rsidR="00BC609E" w:rsidDel="00E41077">
          <w:rPr>
            <w:rFonts w:eastAsia="Times New Roman" w:cs="Times New Roman"/>
            <w:lang w:eastAsia="sv-SE"/>
          </w:rPr>
          <w:t xml:space="preserve">intervjun </w:t>
        </w:r>
        <w:r w:rsidR="00244800" w:rsidDel="00E41077">
          <w:rPr>
            <w:rFonts w:eastAsia="Times New Roman" w:cs="Times New Roman"/>
            <w:lang w:eastAsia="sv-SE"/>
          </w:rPr>
          <w:t xml:space="preserve">med en öppen fråga </w:t>
        </w:r>
        <w:r w:rsidR="00BC609E" w:rsidDel="00E41077">
          <w:rPr>
            <w:rFonts w:eastAsia="Times New Roman" w:cs="Times New Roman"/>
            <w:lang w:eastAsia="sv-SE"/>
          </w:rPr>
          <w:t xml:space="preserve">där </w:t>
        </w:r>
        <w:r w:rsidR="00B33CEE" w:rsidDel="00E41077">
          <w:rPr>
            <w:rFonts w:eastAsia="Times New Roman" w:cs="Times New Roman"/>
            <w:lang w:eastAsia="sv-SE"/>
          </w:rPr>
          <w:t>respondenten</w:t>
        </w:r>
        <w:r w:rsidR="00BC609E" w:rsidDel="00E41077">
          <w:rPr>
            <w:rFonts w:eastAsia="Times New Roman" w:cs="Times New Roman"/>
            <w:lang w:eastAsia="sv-SE"/>
          </w:rPr>
          <w:t xml:space="preserve"> </w:t>
        </w:r>
        <w:r w:rsidR="008670D1" w:rsidDel="00E41077">
          <w:rPr>
            <w:rFonts w:eastAsia="Times New Roman" w:cs="Times New Roman"/>
            <w:lang w:eastAsia="sv-SE"/>
          </w:rPr>
          <w:t>hade möjligheten att</w:t>
        </w:r>
        <w:r w:rsidR="00BC609E" w:rsidDel="00E41077">
          <w:rPr>
            <w:rFonts w:eastAsia="Times New Roman" w:cs="Times New Roman"/>
            <w:lang w:eastAsia="sv-SE"/>
          </w:rPr>
          <w:t xml:space="preserve"> bidra med ytterligare information </w:t>
        </w:r>
        <w:r w:rsidR="00244800" w:rsidDel="00E41077">
          <w:rPr>
            <w:rFonts w:eastAsia="Times New Roman" w:cs="Times New Roman"/>
            <w:lang w:eastAsia="sv-SE"/>
          </w:rPr>
          <w:t>angående riktlinjer</w:t>
        </w:r>
        <w:r w:rsidR="00B33CEE" w:rsidDel="00E41077">
          <w:rPr>
            <w:rFonts w:eastAsia="Times New Roman" w:cs="Times New Roman"/>
            <w:lang w:eastAsia="sv-SE"/>
          </w:rPr>
          <w:t>na</w:t>
        </w:r>
        <w:r w:rsidR="008670D1" w:rsidDel="00E41077">
          <w:rPr>
            <w:rFonts w:eastAsia="Times New Roman" w:cs="Times New Roman"/>
            <w:lang w:eastAsia="sv-SE"/>
          </w:rPr>
          <w:t xml:space="preserve"> om </w:t>
        </w:r>
        <w:r w:rsidR="00002ECD" w:rsidDel="00E41077">
          <w:rPr>
            <w:rFonts w:eastAsia="Times New Roman" w:cs="Times New Roman"/>
            <w:lang w:eastAsia="sv-SE"/>
          </w:rPr>
          <w:t>de kände att något saknades</w:t>
        </w:r>
        <w:r w:rsidR="00244800" w:rsidDel="00E41077">
          <w:rPr>
            <w:rFonts w:eastAsia="Times New Roman" w:cs="Times New Roman"/>
            <w:lang w:eastAsia="sv-SE"/>
          </w:rPr>
          <w:t>.</w:t>
        </w:r>
        <w:r w:rsidR="00C564E9" w:rsidDel="00E41077">
          <w:t xml:space="preserve"> </w:t>
        </w:r>
      </w:moveFrom>
      <w:moveFromRangeEnd w:id="263"/>
      <w:r w:rsidR="00673314">
        <w:t>Frågekonstruktioner</w:t>
      </w:r>
      <w:r w:rsidR="002705D4">
        <w:t>na</w:t>
      </w:r>
      <w:r w:rsidR="00673314">
        <w:t xml:space="preserve"> i intervjun var designade till att bli bedömd på en skala mellan 1 (inte alls viktigt) till 5 (mycket viktigt)</w:t>
      </w:r>
      <w:r w:rsidR="0028519F">
        <w:t xml:space="preserve"> och poängsätts av respondenten</w:t>
      </w:r>
      <w:r w:rsidR="00673314">
        <w:t xml:space="preserve">. </w:t>
      </w:r>
      <w:r>
        <w:t xml:space="preserve"> </w:t>
      </w:r>
      <w:r w:rsidR="00A74157">
        <w:t xml:space="preserve">Antalet frågor per modell och element </w:t>
      </w:r>
      <w:r w:rsidR="00C05B0F">
        <w:t>reflekterar den mängd frågo</w:t>
      </w:r>
      <w:r w:rsidR="00A74157">
        <w:t xml:space="preserve">r som </w:t>
      </w:r>
      <w:del w:id="265" w:author="Jason Serviss" w:date="2018-11-22T10:53:00Z">
        <w:r w:rsidR="00A74157" w:rsidDel="00080C1A">
          <w:delText xml:space="preserve">bedömdes </w:delText>
        </w:r>
      </w:del>
      <w:r w:rsidR="00A74157">
        <w:t>var</w:t>
      </w:r>
      <w:del w:id="266" w:author="Jason Serviss" w:date="2018-11-22T10:53:00Z">
        <w:r w:rsidR="00A74157" w:rsidDel="00080C1A">
          <w:delText>a</w:delText>
        </w:r>
      </w:del>
      <w:r w:rsidR="00A74157">
        <w:t xml:space="preserve"> nödvändigt </w:t>
      </w:r>
      <w:r w:rsidR="002705D4">
        <w:t xml:space="preserve">för </w:t>
      </w:r>
      <w:r w:rsidR="00A74157">
        <w:t xml:space="preserve">att urskilja vilken modell som passade bäst för de </w:t>
      </w:r>
      <w:r w:rsidR="0028519F">
        <w:t>fas</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205671">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ins w:id="267" w:author="Olivia Imner" w:date="2018-11-22T06:43:00Z">
        <w:r w:rsidR="006D6C38">
          <w:rPr>
            <w:rFonts w:eastAsia="Times New Roman" w:cs="Times New Roman"/>
            <w:lang w:eastAsia="sv-SE"/>
          </w:rPr>
          <w:t xml:space="preserve"> riktlinjer</w:t>
        </w:r>
      </w:ins>
      <w:r>
        <w:rPr>
          <w:rFonts w:eastAsia="Times New Roman" w:cs="Times New Roman"/>
          <w:lang w:eastAsia="sv-SE"/>
        </w:rPr>
        <w:t>.</w:t>
      </w:r>
    </w:p>
    <w:p w14:paraId="47890A27" w14:textId="77777777" w:rsidR="00E30B7E" w:rsidRDefault="00E30B7E" w:rsidP="000B1921">
      <w:pPr>
        <w:tabs>
          <w:tab w:val="left" w:pos="1134"/>
        </w:tabs>
        <w:spacing w:line="480" w:lineRule="auto"/>
        <w:jc w:val="both"/>
        <w:rPr>
          <w:ins w:id="268" w:author="Jason Serviss" w:date="2018-11-21T20:34:00Z"/>
          <w:rFonts w:eastAsia="Times New Roman" w:cs="Times New Roman"/>
          <w:lang w:eastAsia="sv-SE"/>
        </w:rPr>
      </w:pPr>
    </w:p>
    <w:p w14:paraId="32BAAB67" w14:textId="1AD6BE67" w:rsidR="00D45847" w:rsidRPr="00E30B7E" w:rsidRDefault="00E30B7E">
      <w:pPr>
        <w:tabs>
          <w:tab w:val="left" w:pos="1134"/>
        </w:tabs>
        <w:spacing w:line="360" w:lineRule="auto"/>
        <w:rPr>
          <w:rFonts w:cs="Times New Roman"/>
          <w:b/>
          <w:sz w:val="24"/>
          <w:szCs w:val="24"/>
          <w:rPrChange w:id="269" w:author="Jason Serviss" w:date="2018-11-21T20:34:00Z">
            <w:rPr>
              <w:rFonts w:eastAsia="Times New Roman" w:cs="Times New Roman"/>
              <w:lang w:eastAsia="sv-SE"/>
            </w:rPr>
          </w:rPrChange>
        </w:rPr>
        <w:pPrChange w:id="270" w:author="Jason Serviss" w:date="2018-11-21T20:34:00Z">
          <w:pPr>
            <w:tabs>
              <w:tab w:val="left" w:pos="1134"/>
            </w:tabs>
            <w:spacing w:line="480" w:lineRule="auto"/>
            <w:jc w:val="both"/>
          </w:pPr>
        </w:pPrChange>
      </w:pPr>
      <w:ins w:id="271" w:author="Jason Serviss" w:date="2018-11-21T20:34:00Z">
        <w:r>
          <w:rPr>
            <w:rFonts w:cs="Times New Roman"/>
            <w:b/>
            <w:sz w:val="24"/>
            <w:szCs w:val="24"/>
          </w:rPr>
          <w:t>Intervjun</w:t>
        </w:r>
      </w:ins>
      <w:del w:id="272" w:author="Jason Serviss" w:date="2018-11-21T20:25:00Z">
        <w:r w:rsidR="005471EB" w:rsidDel="00E41077">
          <w:rPr>
            <w:rFonts w:eastAsia="Times New Roman" w:cs="Times New Roman"/>
            <w:lang w:eastAsia="sv-SE"/>
          </w:rPr>
          <w:delText xml:space="preserve"> </w:delText>
        </w:r>
      </w:del>
      <w:moveFromRangeStart w:id="273" w:author="Jason Serviss" w:date="2018-11-21T20:25:00Z" w:name="move404451235"/>
      <w:moveFrom w:id="274" w:author="Jason Serviss" w:date="2018-11-21T20:25:00Z">
        <w:r w:rsidR="006D5856" w:rsidDel="00E41077">
          <w:rPr>
            <w:rFonts w:eastAsia="Times New Roman" w:cs="Times New Roman"/>
            <w:lang w:eastAsia="sv-SE"/>
          </w:rPr>
          <w:t>Respondenten gav sitt godkännande att använda sina intervjusvar i denna studie</w:t>
        </w:r>
        <w:del w:id="275" w:author="Jason Serviss" w:date="2018-11-21T20:34:00Z">
          <w:r w:rsidR="006D5856" w:rsidDel="00E30B7E">
            <w:rPr>
              <w:rFonts w:eastAsia="Times New Roman" w:cs="Times New Roman"/>
              <w:lang w:eastAsia="sv-SE"/>
            </w:rPr>
            <w:delText>.</w:delText>
          </w:r>
        </w:del>
      </w:moveFrom>
      <w:moveFromRangeEnd w:id="273"/>
    </w:p>
    <w:p w14:paraId="6C371707" w14:textId="5633321F" w:rsidR="00E41077" w:rsidRPr="00E41077" w:rsidRDefault="00E41077" w:rsidP="00E41077">
      <w:pPr>
        <w:tabs>
          <w:tab w:val="left" w:pos="1134"/>
        </w:tabs>
        <w:spacing w:line="480" w:lineRule="auto"/>
        <w:jc w:val="both"/>
        <w:rPr>
          <w:rFonts w:eastAsia="Times New Roman" w:cs="Times New Roman"/>
          <w:lang w:eastAsia="sv-SE"/>
        </w:rPr>
      </w:pPr>
      <w:ins w:id="276" w:author="Jason Serviss" w:date="2018-11-21T20:25:00Z">
        <w:r>
          <w:t>Intervjun skedde på Grades kontor</w:t>
        </w:r>
        <w:del w:id="277" w:author="Olivia Imner" w:date="2018-11-22T06:44:00Z">
          <w:r w:rsidDel="006D6C38">
            <w:delText>et</w:delText>
          </w:r>
        </w:del>
        <w:r>
          <w:t xml:space="preserve"> i Stockholm i en tyst lokal utan </w:t>
        </w:r>
      </w:ins>
      <w:ins w:id="278" w:author="Jason Serviss" w:date="2018-11-21T20:26:00Z">
        <w:r>
          <w:t xml:space="preserve">möjlighet för avbrytande. </w:t>
        </w:r>
      </w:ins>
      <w:ins w:id="279" w:author="Jason Serviss" w:date="2018-11-21T20:27:00Z">
        <w:r>
          <w:t xml:space="preserve">Intervjun började med att förklara till respondenten </w:t>
        </w:r>
        <w:r w:rsidR="00E30B7E">
          <w:t>att frågekonstrukt</w:t>
        </w:r>
        <w:r w:rsidR="007E2E4F">
          <w:t>ionerna skulle ställas en i tagit</w:t>
        </w:r>
        <w:r w:rsidR="00E30B7E">
          <w:t xml:space="preserve"> och skulle besvaras enligt </w:t>
        </w:r>
      </w:ins>
      <w:ins w:id="280" w:author="Jason Serviss" w:date="2018-11-21T20:28:00Z">
        <w:r w:rsidR="00E30B7E">
          <w:t>bedömningsskala</w:t>
        </w:r>
      </w:ins>
      <w:ins w:id="281" w:author="Jason Serviss" w:date="2018-11-22T11:26:00Z">
        <w:r w:rsidR="000D6D5B">
          <w:t>n</w:t>
        </w:r>
      </w:ins>
      <w:ins w:id="282" w:author="Jason Serviss" w:date="2018-11-21T20:28:00Z">
        <w:r w:rsidR="00E30B7E">
          <w:t xml:space="preserve">. </w:t>
        </w:r>
      </w:ins>
      <w:ins w:id="283" w:author="Jason Serviss" w:date="2018-11-21T20:31:00Z">
        <w:r w:rsidR="00E30B7E">
          <w:t xml:space="preserve">Bedömningsskalan förklarades </w:t>
        </w:r>
      </w:ins>
      <w:ins w:id="284" w:author="Jason Serviss" w:date="2018-11-22T11:28:00Z">
        <w:r w:rsidR="007E2E4F">
          <w:t xml:space="preserve">också </w:t>
        </w:r>
      </w:ins>
      <w:ins w:id="285" w:author="Jason Serviss" w:date="2018-11-21T20:31:00Z">
        <w:r w:rsidR="00E30B7E">
          <w:t xml:space="preserve">för respondenten. </w:t>
        </w:r>
      </w:ins>
      <w:ins w:id="286" w:author="Jason Serviss" w:date="2018-11-21T20:28:00Z">
        <w:r w:rsidR="00E30B7E">
          <w:t xml:space="preserve">Respondenten </w:t>
        </w:r>
      </w:ins>
      <w:ins w:id="287" w:author="Jason Serviss" w:date="2018-11-21T20:31:00Z">
        <w:r w:rsidR="00E30B7E">
          <w:t>var</w:t>
        </w:r>
      </w:ins>
      <w:ins w:id="288" w:author="Jason Serviss" w:date="2018-11-21T20:28:00Z">
        <w:r w:rsidR="00E30B7E">
          <w:t xml:space="preserve"> informerad att om det var något oklarheter i frågekonstruktionen att de hade möjlighet att fråga efter </w:t>
        </w:r>
      </w:ins>
      <w:ins w:id="289" w:author="Jason Serviss" w:date="2018-11-22T11:28:00Z">
        <w:r w:rsidR="007E2E4F">
          <w:t>ytterligare</w:t>
        </w:r>
      </w:ins>
      <w:ins w:id="290" w:author="Jason Serviss" w:date="2018-11-21T20:28:00Z">
        <w:r w:rsidR="00E30B7E">
          <w:t xml:space="preserve"> förklaring. Frågekonstruktionerna </w:t>
        </w:r>
      </w:ins>
      <w:ins w:id="291" w:author="Jason Serviss" w:date="2018-11-21T20:29:00Z">
        <w:r w:rsidR="00E30B7E">
          <w:t xml:space="preserve">där respondenten bad om </w:t>
        </w:r>
      </w:ins>
      <w:ins w:id="292" w:author="Jason Serviss" w:date="2018-11-22T11:28:00Z">
        <w:r w:rsidR="007E2E4F">
          <w:t>ytterligare</w:t>
        </w:r>
      </w:ins>
      <w:ins w:id="293" w:author="Jason Serviss" w:date="2018-11-21T20:29:00Z">
        <w:r w:rsidR="00E30B7E">
          <w:t xml:space="preserve"> förklaring och den förklaring som gavs är inkluderade i Bilaga 2.</w:t>
        </w:r>
      </w:ins>
      <w:ins w:id="294" w:author="Jason Serviss" w:date="2018-11-21T20:27:00Z">
        <w:r>
          <w:t xml:space="preserve"> </w:t>
        </w:r>
      </w:ins>
      <w:moveToRangeStart w:id="295" w:author="Jason Serviss" w:date="2018-11-21T20:22:00Z" w:name="move404451099"/>
      <w:moveTo w:id="296" w:author="Jason Serviss" w:date="2018-11-21T20:22:00Z">
        <w:r>
          <w:t xml:space="preserve">För att säkerställa att ingen del av Grades pedagogiska riktlinjer hade missats i frågekonstruktionerna, </w:t>
        </w:r>
        <w:r>
          <w:rPr>
            <w:rFonts w:eastAsia="Times New Roman" w:cs="Times New Roman"/>
            <w:lang w:eastAsia="sv-SE"/>
          </w:rPr>
          <w:t xml:space="preserve">avslutades intervjun </w:t>
        </w:r>
        <w:r>
          <w:rPr>
            <w:rFonts w:eastAsia="Times New Roman" w:cs="Times New Roman"/>
            <w:lang w:eastAsia="sv-SE"/>
          </w:rPr>
          <w:lastRenderedPageBreak/>
          <w:t>med en öppen fråga där respondenten hade möjligheten att bidra med ytterligare information angående riktlinjerna om de kände att något saknades.</w:t>
        </w:r>
      </w:moveTo>
      <w:moveToRangeEnd w:id="295"/>
      <w:ins w:id="297" w:author="Jason Serviss" w:date="2018-11-21T20:33:00Z">
        <w:r w:rsidR="00E30B7E">
          <w:rPr>
            <w:rFonts w:eastAsia="Times New Roman" w:cs="Times New Roman"/>
            <w:lang w:eastAsia="sv-SE"/>
          </w:rPr>
          <w:t xml:space="preserve"> Ingen ytterligare information </w:t>
        </w:r>
      </w:ins>
      <w:ins w:id="298" w:author="Jason Serviss" w:date="2018-11-21T20:34:00Z">
        <w:r w:rsidR="00E30B7E">
          <w:rPr>
            <w:rFonts w:eastAsia="Times New Roman" w:cs="Times New Roman"/>
            <w:lang w:eastAsia="sv-SE"/>
          </w:rPr>
          <w:t>gavs av respondenten vid detta moment.</w:t>
        </w:r>
      </w:ins>
      <w:ins w:id="299" w:author="Jason Serviss" w:date="2018-11-21T20:25:00Z">
        <w:r>
          <w:rPr>
            <w:rFonts w:eastAsia="Times New Roman" w:cs="Times New Roman"/>
            <w:lang w:eastAsia="sv-SE"/>
          </w:rPr>
          <w:t xml:space="preserve"> </w:t>
        </w:r>
      </w:ins>
      <w:moveToRangeStart w:id="300" w:author="Jason Serviss" w:date="2018-11-21T20:25:00Z" w:name="move404451235"/>
      <w:moveTo w:id="301" w:author="Jason Serviss" w:date="2018-11-21T20:25:00Z">
        <w:r>
          <w:rPr>
            <w:rFonts w:eastAsia="Times New Roman" w:cs="Times New Roman"/>
            <w:lang w:eastAsia="sv-SE"/>
          </w:rPr>
          <w:t>Respondenten gav sitt godkännande att använda sina intervjusvar i denna studie.</w:t>
        </w:r>
      </w:moveTo>
    </w:p>
    <w:moveToRangeEnd w:id="300"/>
    <w:p w14:paraId="4D6BD85E" w14:textId="57A190A6" w:rsidR="00DB3821" w:rsidRDefault="00DB3821"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302" w:name="_Toc391456183"/>
      <w:bookmarkStart w:id="303" w:name="_Toc401327939"/>
      <w:r w:rsidRPr="000B1921">
        <w:rPr>
          <w:rFonts w:cs="Times New Roman"/>
          <w:b/>
          <w:sz w:val="24"/>
          <w:szCs w:val="24"/>
        </w:rPr>
        <w:t>Utvärdering</w:t>
      </w:r>
      <w:bookmarkEnd w:id="302"/>
      <w:bookmarkEnd w:id="303"/>
    </w:p>
    <w:p w14:paraId="58B6265B" w14:textId="5F57F232" w:rsidR="00780A57" w:rsidRPr="009D27B3"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del w:id="304" w:author="Olivia Imner" w:date="2018-11-22T06:44:00Z">
        <w:r w:rsidR="00FE505A" w:rsidDel="006D6C38">
          <w:rPr>
            <w:rFonts w:eastAsia="Times New Roman" w:cs="Times New Roman"/>
            <w:lang w:eastAsia="sv-SE"/>
          </w:rPr>
          <w:delText>pedagogi</w:delText>
        </w:r>
        <w:r w:rsidR="008709DF" w:rsidDel="006D6C38">
          <w:rPr>
            <w:rFonts w:eastAsia="Times New Roman" w:cs="Times New Roman"/>
            <w:lang w:eastAsia="sv-SE"/>
          </w:rPr>
          <w:delText>k</w:delText>
        </w:r>
      </w:del>
      <w:ins w:id="305" w:author="Olivia Imner" w:date="2018-11-22T06:44:00Z">
        <w:r w:rsidR="006D6C38">
          <w:rPr>
            <w:rFonts w:eastAsia="Times New Roman" w:cs="Times New Roman"/>
            <w:lang w:eastAsia="sv-SE"/>
          </w:rPr>
          <w:t>pedagogiska riktlinjer</w:t>
        </w:r>
      </w:ins>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1732AB">
        <w:rPr>
          <w:rFonts w:eastAsia="Times New Roman" w:cs="Times New Roman"/>
          <w:lang w:eastAsia="sv-SE"/>
        </w:rPr>
        <w:t xml:space="preserve">Utifrån dessa riktlinjer </w:t>
      </w:r>
      <w:r w:rsidR="00850895">
        <w:rPr>
          <w:rFonts w:eastAsia="Times New Roman" w:cs="Times New Roman"/>
          <w:lang w:eastAsia="sv-SE"/>
        </w:rPr>
        <w:t>sammanställde</w:t>
      </w:r>
      <w:r w:rsidR="001732AB">
        <w:rPr>
          <w:rFonts w:eastAsia="Times New Roman" w:cs="Times New Roman"/>
          <w:lang w:eastAsia="sv-SE"/>
        </w:rPr>
        <w:t>s</w:t>
      </w:r>
      <w:r w:rsidR="00850895">
        <w:rPr>
          <w:rFonts w:eastAsia="Times New Roman" w:cs="Times New Roman"/>
          <w:lang w:eastAsia="sv-SE"/>
        </w:rPr>
        <w:t xml:space="preserve"> en </w:t>
      </w:r>
      <w:del w:id="306" w:author="Jason Serviss" w:date="2018-11-22T10:54:00Z">
        <w:r w:rsidR="00850895" w:rsidDel="00080C1A">
          <w:rPr>
            <w:rFonts w:eastAsia="Times New Roman" w:cs="Times New Roman"/>
            <w:lang w:eastAsia="sv-SE"/>
          </w:rPr>
          <w:delText xml:space="preserve">djupgående </w:delText>
        </w:r>
      </w:del>
      <w:r w:rsidR="00850895">
        <w:rPr>
          <w:rFonts w:eastAsia="Times New Roman" w:cs="Times New Roman"/>
          <w:lang w:eastAsia="sv-SE"/>
        </w:rPr>
        <w:t>samman</w:t>
      </w:r>
      <w:r w:rsidR="001732AB">
        <w:rPr>
          <w:rFonts w:eastAsia="Times New Roman" w:cs="Times New Roman"/>
          <w:lang w:eastAsia="sv-SE"/>
        </w:rPr>
        <w:t>fattning av DIM’s modellelement</w:t>
      </w:r>
      <w:r w:rsidR="00FA6353">
        <w:rPr>
          <w:rFonts w:eastAsia="Times New Roman" w:cs="Times New Roman"/>
          <w:lang w:eastAsia="sv-SE"/>
        </w:rPr>
        <w:t xml:space="preserve"> (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sidR="001732AB">
        <w:rPr>
          <w:rFonts w:eastAsia="Times New Roman" w:cs="Times New Roman"/>
          <w:lang w:eastAsia="sv-SE"/>
        </w:rPr>
        <w:t xml:space="preserve">ärefter </w:t>
      </w:r>
      <w:r w:rsidR="00850895">
        <w:rPr>
          <w:rFonts w:eastAsia="Times New Roman" w:cs="Times New Roman"/>
          <w:lang w:eastAsia="sv-SE"/>
        </w:rPr>
        <w:t>utnyttjade</w:t>
      </w:r>
      <w:r w:rsidR="001732AB">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E43D1C">
        <w:rPr>
          <w:rFonts w:eastAsia="Times New Roman" w:cs="Times New Roman"/>
          <w:lang w:eastAsia="sv-SE"/>
        </w:rPr>
        <w:t xml:space="preserve"> (Bilaga 3)</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Fy</w:t>
      </w:r>
      <w:r w:rsidR="001732AB">
        <w:rPr>
          <w:rFonts w:eastAsia="Times New Roman" w:cs="Times New Roman"/>
          <w:lang w:eastAsia="sv-SE"/>
        </w:rPr>
        <w:t>ra slumpmässigt utvalda kurser</w:t>
      </w:r>
      <w:r w:rsidR="00850895">
        <w:rPr>
          <w:rFonts w:eastAsia="Times New Roman" w:cs="Times New Roman"/>
          <w:lang w:eastAsia="sv-SE"/>
        </w:rPr>
        <w:t xml:space="preserve"> från 2017 utvä</w:t>
      </w:r>
      <w:bookmarkStart w:id="307" w:name="_GoBack"/>
      <w:bookmarkEnd w:id="307"/>
      <w:r w:rsidR="00850895">
        <w:rPr>
          <w:rFonts w:eastAsia="Times New Roman" w:cs="Times New Roman"/>
          <w:lang w:eastAsia="sv-SE"/>
        </w:rPr>
        <w:t>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sidR="001732AB">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w:t>
      </w:r>
      <w:ins w:id="308" w:author="Jason Serviss" w:date="2018-11-22T10:55:00Z">
        <w:r w:rsidR="00080C1A">
          <w:rPr>
            <w:rFonts w:eastAsia="Times New Roman" w:cs="Times New Roman"/>
            <w:lang w:eastAsia="sv-SE"/>
          </w:rPr>
          <w:t>för varje av de tidigare kurserna uppdelade utefter</w:t>
        </w:r>
      </w:ins>
      <w:del w:id="309" w:author="Jason Serviss" w:date="2018-11-22T10:55:00Z">
        <w:r w:rsidR="00850895" w:rsidDel="00080C1A">
          <w:rPr>
            <w:rFonts w:eastAsia="Times New Roman" w:cs="Times New Roman"/>
            <w:lang w:eastAsia="sv-SE"/>
          </w:rPr>
          <w:delText>per</w:delText>
        </w:r>
      </w:del>
      <w:r w:rsidR="00850895">
        <w:rPr>
          <w:rFonts w:eastAsia="Times New Roman" w:cs="Times New Roman"/>
          <w:lang w:eastAsia="sv-SE"/>
        </w:rPr>
        <w:t xml:space="preserve"> DIM’s faser/element</w:t>
      </w:r>
      <w:del w:id="310" w:author="Jason Serviss" w:date="2018-11-22T10:55:00Z">
        <w:r w:rsidR="00850895" w:rsidDel="00080C1A">
          <w:rPr>
            <w:rFonts w:eastAsia="Times New Roman" w:cs="Times New Roman"/>
            <w:lang w:eastAsia="sv-SE"/>
          </w:rPr>
          <w:delText xml:space="preserve"> och de tidigare kurserna</w:delText>
        </w:r>
      </w:del>
      <w:r w:rsidR="00850895">
        <w:rPr>
          <w:rFonts w:eastAsia="Times New Roman" w:cs="Times New Roman"/>
          <w:lang w:eastAsia="sv-SE"/>
        </w:rPr>
        <w:t xml:space="preserve">. </w:t>
      </w:r>
    </w:p>
    <w:p w14:paraId="650E9956" w14:textId="7B631B81" w:rsidR="00582DFC" w:rsidRPr="009B18DA" w:rsidRDefault="00850895" w:rsidP="009D27B3">
      <w:pPr>
        <w:pStyle w:val="Heading11"/>
      </w:pPr>
      <w:bookmarkStart w:id="311" w:name="_Toc391456184"/>
      <w:bookmarkStart w:id="312" w:name="_Toc401327940"/>
      <w:bookmarkEnd w:id="311"/>
      <w:r w:rsidRPr="00E43D1C">
        <w:t>Resultat</w:t>
      </w:r>
      <w:bookmarkEnd w:id="312"/>
    </w:p>
    <w:p w14:paraId="181AF975" w14:textId="26739F5A" w:rsidR="00D45847" w:rsidRPr="000B1921" w:rsidRDefault="00850895" w:rsidP="000B1921">
      <w:pPr>
        <w:pStyle w:val="BodyText"/>
        <w:spacing w:line="360" w:lineRule="auto"/>
        <w:rPr>
          <w:b/>
          <w:sz w:val="24"/>
        </w:rPr>
      </w:pPr>
      <w:r w:rsidRPr="000B1921">
        <w:rPr>
          <w:b/>
          <w:sz w:val="24"/>
        </w:rPr>
        <w:t>Associativt perspektiv och DIM motsvarar Grades nuvarande pedagogi</w:t>
      </w:r>
      <w:ins w:id="313" w:author="Olivia Imner" w:date="2018-11-22T06:45:00Z">
        <w:r w:rsidR="006D6C38">
          <w:rPr>
            <w:b/>
            <w:sz w:val="24"/>
          </w:rPr>
          <w:t>ska riktlinjer</w:t>
        </w:r>
      </w:ins>
      <w:del w:id="314" w:author="Olivia Imner" w:date="2018-11-22T06:45:00Z">
        <w:r w:rsidRPr="000B1921" w:rsidDel="006D6C38">
          <w:rPr>
            <w:b/>
            <w:sz w:val="24"/>
          </w:rPr>
          <w:delText>k</w:delText>
        </w:r>
      </w:del>
      <w:r w:rsidRPr="000B1921">
        <w:rPr>
          <w:b/>
          <w:sz w:val="24"/>
        </w:rPr>
        <w:t xml:space="preserve">  </w:t>
      </w:r>
    </w:p>
    <w:p w14:paraId="022FF46B" w14:textId="66BEB617" w:rsidR="00780A57" w:rsidRDefault="00850895" w:rsidP="00CA1731">
      <w:pPr>
        <w:spacing w:line="480" w:lineRule="auto"/>
        <w:jc w:val="both"/>
      </w:pPr>
      <w:r>
        <w:t>För att kunna svara på vilket pedagogiskt perspektiv</w:t>
      </w:r>
      <w:r w:rsidR="0072154A">
        <w:t xml:space="preserve"> och</w:t>
      </w:r>
      <w:r>
        <w:t xml:space="preserve"> respektive modell som ligger närmast den strategi 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401324">
        <w:t>frågekonstruktioner</w:t>
      </w:r>
      <w:r w:rsidR="000E3605">
        <w:t xml:space="preserve"> som presenterades på interv</w:t>
      </w:r>
      <w:r w:rsidR="006601B2">
        <w:t>ju</w:t>
      </w:r>
      <w:r w:rsidR="000E3605">
        <w:t xml:space="preserve">n och poängsätts </w:t>
      </w:r>
      <w:r w:rsidR="004B3714">
        <w:t xml:space="preserve">av personen som intervjuades </w:t>
      </w:r>
      <w:r w:rsidR="000E3605">
        <w:t xml:space="preserve">enligt </w:t>
      </w:r>
      <w:r w:rsidR="009B18DA">
        <w:t>en femgradig skala (Bilaga 2).</w:t>
      </w:r>
    </w:p>
    <w:p w14:paraId="651192ED" w14:textId="77777777" w:rsidR="00780A57" w:rsidRDefault="00780A57" w:rsidP="00CA1731">
      <w:pPr>
        <w:spacing w:line="480" w:lineRule="auto"/>
        <w:jc w:val="both"/>
      </w:pPr>
    </w:p>
    <w:p w14:paraId="5DE0A969" w14:textId="6684BAEA" w:rsidR="00D45847" w:rsidRDefault="00850895" w:rsidP="00CA1731">
      <w:pPr>
        <w:spacing w:line="480" w:lineRule="auto"/>
        <w:jc w:val="both"/>
      </w:pPr>
      <w:r>
        <w:t>Resultat</w:t>
      </w:r>
      <w:r w:rsidR="00780A57">
        <w:t>et</w:t>
      </w:r>
      <w:r>
        <w:t xml:space="preserve"> från intervjun visar att DIM har ett genomsnittlig</w:t>
      </w:r>
      <w:r w:rsidR="00780A57">
        <w:t>t</w:t>
      </w:r>
      <w:r>
        <w:t xml:space="preserve"> högre poäng</w:t>
      </w:r>
      <w:r w:rsidR="00780A57">
        <w:t>,</w:t>
      </w:r>
      <w:r>
        <w:t xml:space="preserve"> med ett medelvärde på 4,5 poäng, jämfört med ATM (medelpoäng = 3) och KLM (medelpoäng = 4) (Figur 1a). D</w:t>
      </w:r>
      <w:r w:rsidR="00FC2E6B">
        <w:t>essa resultat tyder på att det A</w:t>
      </w:r>
      <w:r>
        <w:t xml:space="preserve">ssociativa perspektivet ger den bästa matchningen med Grades nuvarande pedagogiska </w:t>
      </w:r>
      <w:del w:id="315" w:author="Olivia Imner" w:date="2018-11-22T06:45:00Z">
        <w:r w:rsidDel="006D6C38">
          <w:delText>ansats</w:delText>
        </w:r>
      </w:del>
      <w:ins w:id="316" w:author="Olivia Imner" w:date="2018-11-22T06:45:00Z">
        <w:r w:rsidR="006D6C38">
          <w:t>riktlinjer</w:t>
        </w:r>
      </w:ins>
      <w:r>
        <w:t xml:space="preserve">. </w:t>
      </w:r>
      <w:r w:rsidR="00780A57">
        <w:t xml:space="preserve">Följaktligen </w:t>
      </w:r>
      <w:r>
        <w:t>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 i </w:t>
      </w:r>
      <w:r w:rsidR="00780A57">
        <w:t xml:space="preserve">samtliga </w:t>
      </w:r>
      <w:r w:rsidR="00A80803">
        <w:t xml:space="preserve">fall (Figur 1b). KLM, som hade en medelpoäng strax under DIM, skulle nästan bedömts som lika an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ins w:id="317" w:author="Olivia Imner" w:date="2018-11-22T06:46:00Z">
        <w:r w:rsidR="006D6C38">
          <w:t>ska riktlinjer</w:t>
        </w:r>
      </w:ins>
      <w:del w:id="318" w:author="Olivia Imner" w:date="2018-11-22T06:46:00Z">
        <w:r w:rsidR="00A80803" w:rsidDel="006D6C38">
          <w:delText>k</w:delText>
        </w:r>
      </w:del>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ins w:id="319" w:author="Olivia Imner" w:date="2018-11-22T06:46:00Z">
        <w:r w:rsidR="006D6C38">
          <w:t>iska riktlinjer</w:t>
        </w:r>
      </w:ins>
      <w:del w:id="320" w:author="Olivia Imner" w:date="2018-11-22T06:46:00Z">
        <w:r w:rsidR="00FC2E6B" w:rsidDel="006D6C38">
          <w:delText>ik</w:delText>
        </w:r>
      </w:del>
      <w:r w:rsidR="00255B32">
        <w:t>, vilket</w:t>
      </w:r>
      <w:r w:rsidR="00FC2E6B">
        <w:t xml:space="preserve"> innebär att det A</w:t>
      </w:r>
      <w:r w:rsidR="004A08DF">
        <w:t>ssociativa perspektivet representera</w:t>
      </w:r>
      <w:r w:rsidR="00255B32">
        <w:t>r</w:t>
      </w:r>
      <w:r w:rsidR="004A08DF">
        <w:t xml:space="preserve"> en </w:t>
      </w:r>
      <w:del w:id="321" w:author="Jason Serviss" w:date="2018-11-21T18:34:00Z">
        <w:r w:rsidR="004A08DF" w:rsidDel="003F0E92">
          <w:delText xml:space="preserve">logisk </w:delText>
        </w:r>
      </w:del>
      <w:ins w:id="322" w:author="Jason Serviss" w:date="2018-11-21T18:34:00Z">
        <w:r w:rsidR="003F0E92">
          <w:t xml:space="preserve">rimlig </w:t>
        </w:r>
      </w:ins>
      <w:r w:rsidR="004A08DF">
        <w:t xml:space="preserve">utgångspunkt för evaluering av modeller som lättare </w:t>
      </w:r>
      <w:r w:rsidR="00255B32">
        <w:t xml:space="preserve">skulle kunna </w:t>
      </w:r>
      <w:r w:rsidR="004A08DF">
        <w:t xml:space="preserve">utnyttjas av Grade i framtiden. </w:t>
      </w:r>
    </w:p>
    <w:p w14:paraId="5A761002" w14:textId="77777777" w:rsidR="00E972C5" w:rsidRDefault="00E972C5" w:rsidP="00CA1731">
      <w:pPr>
        <w:spacing w:line="480" w:lineRule="auto"/>
        <w:jc w:val="both"/>
      </w:pPr>
    </w:p>
    <w:p w14:paraId="5E6609FD" w14:textId="52840EC9" w:rsidR="00D45847" w:rsidRDefault="00526AA1" w:rsidP="00512986">
      <w:pPr>
        <w:pStyle w:val="BodyText"/>
        <w:keepNext/>
        <w:spacing w:line="360" w:lineRule="auto"/>
      </w:pPr>
      <w:r>
        <w:rPr>
          <w:rFonts w:eastAsiaTheme="minorHAnsi" w:cstheme="minorBidi"/>
          <w:noProof/>
          <w:sz w:val="18"/>
          <w:szCs w:val="18"/>
          <w:lang w:val="en-US" w:eastAsia="en-US"/>
        </w:rPr>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3A37D05D" w14:textId="51C52DF6" w:rsidR="00512986" w:rsidRDefault="00850895" w:rsidP="00547B0E">
      <w:pPr>
        <w:pStyle w:val="Caption"/>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752279">
        <w:rPr>
          <w:b/>
          <w:noProof/>
        </w:rPr>
        <w:t>1</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de tilldelade poäng från frågekonstruktionerna,</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lastRenderedPageBreak/>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C05B0F">
        <w:t>frågekonstruktion</w:t>
      </w:r>
      <w:r w:rsidR="0054444D">
        <w:t>erna</w:t>
      </w:r>
      <w:r w:rsidR="00615A46">
        <w:t xml:space="preserve"> </w:t>
      </w:r>
      <w:r>
        <w:t>i bilaga 2.</w:t>
      </w:r>
    </w:p>
    <w:p w14:paraId="3EFBFE51" w14:textId="77777777" w:rsidR="00F5632E" w:rsidRDefault="00F5632E" w:rsidP="00F5632E">
      <w:pPr>
        <w:rPr>
          <w:b/>
          <w:sz w:val="24"/>
        </w:rPr>
      </w:pPr>
    </w:p>
    <w:p w14:paraId="339380E1" w14:textId="77777777" w:rsidR="004B3714" w:rsidRDefault="004B3714" w:rsidP="00F5632E">
      <w:pPr>
        <w:rPr>
          <w:b/>
          <w:sz w:val="24"/>
        </w:rPr>
      </w:pPr>
    </w:p>
    <w:p w14:paraId="313AFCAB" w14:textId="4FDB5148"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w:t>
      </w:r>
      <w:ins w:id="323" w:author="Olivia Imner" w:date="2018-11-22T06:47:00Z">
        <w:r w:rsidR="006D6C38">
          <w:rPr>
            <w:b/>
            <w:sz w:val="24"/>
          </w:rPr>
          <w:t>iska riktlinjer</w:t>
        </w:r>
      </w:ins>
      <w:del w:id="324" w:author="Olivia Imner" w:date="2018-11-22T06:47:00Z">
        <w:r w:rsidDel="006D6C38">
          <w:rPr>
            <w:b/>
            <w:sz w:val="24"/>
          </w:rPr>
          <w:delText>ik</w:delText>
        </w:r>
      </w:del>
      <w:r>
        <w:rPr>
          <w:b/>
          <w:sz w:val="24"/>
        </w:rPr>
        <w:t xml:space="preserve"> enligt DIM</w:t>
      </w:r>
    </w:p>
    <w:p w14:paraId="29EBCC13" w14:textId="1FB1E629"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D85EB9">
        <w:t xml:space="preserve">För att </w:t>
      </w:r>
      <w:r w:rsidR="00335B04">
        <w:t>genomföra</w:t>
      </w:r>
      <w:r w:rsidR="00D85EB9">
        <w:t xml:space="preserve"> evalueringen </w:t>
      </w:r>
      <w:r w:rsidR="008B2D29">
        <w:t>utfördes inledningsvi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edelpoäng = 2,2 och 1,5; Figur 2a)</w:t>
      </w:r>
      <w:r w:rsidR="00850895">
        <w:t>.</w:t>
      </w:r>
      <w:r w:rsidR="00213FB2">
        <w:t xml:space="preserve"> </w:t>
      </w:r>
      <w:r w:rsidR="00D808DD">
        <w:t xml:space="preserve">Dessa resultat betecknar Grades förmågor att presentera information och meningen bakom kursen till studenten och samtidigt understödja deras lärande genom </w:t>
      </w:r>
      <w:r w:rsidR="00874DE4">
        <w:t>materiella</w:t>
      </w:r>
      <w:r w:rsidR="00D808DD">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7D567596" w:rsidR="00D45847" w:rsidRDefault="00E91509" w:rsidP="00CA1731">
      <w:pPr>
        <w:spacing w:line="480" w:lineRule="auto"/>
        <w:jc w:val="both"/>
      </w:pPr>
      <w:r>
        <w:t xml:space="preserve">För att få en djupare blick inom Grades prestanda i varje fas, delade vi upp de erhållna poäng utefter varje </w:t>
      </w:r>
      <w:r w:rsidR="00694336">
        <w:t>fas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850895">
        <w:t xml:space="preserve">Figur 2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a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w:t>
      </w:r>
      <w:r w:rsidR="00971948">
        <w:lastRenderedPageBreak/>
        <w:t xml:space="preserve">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w:t>
      </w:r>
      <w:r w:rsidR="00882330">
        <w:t>som visade</w:t>
      </w:r>
      <w:r w:rsidR="00850895">
        <w:t xml:space="preserve"> ett lågt resultat (medelpoäng = 0,6), däremot </w:t>
      </w:r>
      <w:r w:rsidR="00971948">
        <w:t xml:space="preserve">fasens medelvärde </w:t>
      </w:r>
      <w:r w:rsidR="00882330">
        <w:t>är</w:t>
      </w:r>
      <w:r w:rsidR="00A61540">
        <w:t xml:space="preserve"> delvis </w:t>
      </w:r>
      <w:r w:rsidR="00971948">
        <w:t>rädda</w:t>
      </w:r>
      <w:r w:rsidR="00A61540">
        <w:t>d</w:t>
      </w:r>
      <w:r w:rsidR="00850895">
        <w:t xml:space="preserve">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val="en-US"/>
        </w:rPr>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4">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4584D3A" w:rsidR="00582DFC" w:rsidRDefault="00850895" w:rsidP="00F5632E">
      <w:pPr>
        <w:pStyle w:val="Caption"/>
      </w:pPr>
      <w:r>
        <w:rPr>
          <w:b/>
        </w:rPr>
        <w:t xml:space="preserve">Figur </w:t>
      </w:r>
      <w:r w:rsidRPr="008E6FE9">
        <w:rPr>
          <w:b/>
        </w:rPr>
        <w:fldChar w:fldCharType="begin"/>
      </w:r>
      <w:r w:rsidRPr="008E6FE9">
        <w:rPr>
          <w:b/>
        </w:rPr>
        <w:instrText>SEQ Figur \* ARABIC</w:instrText>
      </w:r>
      <w:r w:rsidRPr="008E6FE9">
        <w:rPr>
          <w:b/>
        </w:rPr>
        <w:fldChar w:fldCharType="separate"/>
      </w:r>
      <w:r w:rsidR="00752279">
        <w:rPr>
          <w:b/>
          <w:noProof/>
        </w:rPr>
        <w:t>2</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ody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78E9FC11" w:rsidR="00E2013D" w:rsidRDefault="007C7515" w:rsidP="00CA1731">
      <w:pPr>
        <w:spacing w:line="480" w:lineRule="auto"/>
        <w:jc w:val="both"/>
      </w:pPr>
      <w:r>
        <w:lastRenderedPageBreak/>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Den minimala spridning</w:t>
      </w:r>
      <w:r w:rsidR="00694336">
        <w:t>en</w:t>
      </w:r>
      <w:r w:rsidR="0051725C">
        <w:t xml:space="preserve"> </w:t>
      </w:r>
      <w:r w:rsidR="00377747" w:rsidRPr="00377747">
        <w:t xml:space="preserve">tyder på att DIM är lika lämplig för de kurser som är observerade och </w:t>
      </w:r>
      <w:r w:rsidR="00EA1899">
        <w:t xml:space="preserve">att </w:t>
      </w:r>
      <w:r w:rsidR="00694336">
        <w:t>en utvärdering av</w:t>
      </w:r>
      <w:r w:rsidR="00EA1899">
        <w:t xml:space="preserve"> en anpassa</w:t>
      </w:r>
      <w:r w:rsidR="00D90862">
        <w:t>d pedagogisk strategi</w:t>
      </w:r>
      <w:r w:rsidR="00EA1899">
        <w:t xml:space="preserve">/modell </w:t>
      </w:r>
      <w:r w:rsidR="00E86D52">
        <w:t>för va</w:t>
      </w:r>
      <w:r w:rsidR="00EA1899">
        <w:t xml:space="preserve">rje kurs inte </w:t>
      </w:r>
      <w:r w:rsidR="00694336">
        <w:t xml:space="preserve">är </w:t>
      </w:r>
      <w:r w:rsidR="00EA1899">
        <w:t>nödvändigt.</w:t>
      </w:r>
      <w:r w:rsidR="00377747">
        <w:t xml:space="preserve">  </w:t>
      </w:r>
      <w:r w:rsidR="00BA7F7A">
        <w:t xml:space="preserve"> </w:t>
      </w:r>
    </w:p>
    <w:p w14:paraId="3754D902" w14:textId="77777777" w:rsidR="00551BEB" w:rsidRDefault="00551BEB" w:rsidP="00CA1731">
      <w:pPr>
        <w:spacing w:line="480" w:lineRule="auto"/>
        <w:jc w:val="both"/>
      </w:pPr>
    </w:p>
    <w:p w14:paraId="1B208012" w14:textId="7424F7E7"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proofErr w:type="spellStart"/>
      <w:r w:rsidR="00D90862" w:rsidRPr="00694336">
        <w:rPr>
          <w:i/>
        </w:rPr>
        <w:t>Å</w:t>
      </w:r>
      <w:r w:rsidR="00503EE6" w:rsidRPr="00694336">
        <w:rPr>
          <w:i/>
        </w:rPr>
        <w:t>terkoppling</w:t>
      </w:r>
      <w:r w:rsidR="00694336" w:rsidRPr="00694336">
        <w:rPr>
          <w:i/>
        </w:rPr>
        <w:t>s</w:t>
      </w:r>
      <w:r w:rsidR="00503EE6" w:rsidRPr="00694336">
        <w:rPr>
          <w:i/>
        </w:rPr>
        <w:t>fas</w:t>
      </w:r>
      <w:proofErr w:type="spellEnd"/>
      <w:r w:rsidR="00503EE6">
        <w:t xml:space="preserve"> = </w:t>
      </w:r>
      <w:r w:rsidR="00503EE6" w:rsidRPr="00503EE6">
        <w:t>2.25</w:t>
      </w:r>
      <w:r w:rsidR="00503EE6">
        <w:t xml:space="preserve">, </w:t>
      </w:r>
      <w:proofErr w:type="spellStart"/>
      <w:r w:rsidR="00503EE6" w:rsidRPr="00694336">
        <w:rPr>
          <w:i/>
        </w:rPr>
        <w:t>Praktikfas</w:t>
      </w:r>
      <w:proofErr w:type="spellEnd"/>
      <w:r w:rsidR="00503EE6">
        <w:t xml:space="preserve"> = </w:t>
      </w:r>
      <w:r w:rsidR="00503EE6" w:rsidRPr="00503EE6">
        <w:t>2.33</w:t>
      </w:r>
      <w:r w:rsidR="00503EE6">
        <w:t xml:space="preserve">, </w:t>
      </w:r>
      <w:proofErr w:type="spellStart"/>
      <w:r w:rsidR="00503EE6" w:rsidRPr="00694336">
        <w:rPr>
          <w:i/>
        </w:rPr>
        <w:t>Presentation</w:t>
      </w:r>
      <w:r w:rsidR="00694336" w:rsidRPr="00694336">
        <w:rPr>
          <w:i/>
        </w:rPr>
        <w:t>s</w:t>
      </w:r>
      <w:r w:rsidR="00503EE6" w:rsidRPr="00694336">
        <w:rPr>
          <w:i/>
        </w:rPr>
        <w:t>fas</w:t>
      </w:r>
      <w:proofErr w:type="spellEnd"/>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694336">
        <w:t>-</w:t>
      </w:r>
      <w:r w:rsidR="00DF3880">
        <w:t>element</w:t>
      </w:r>
      <w:r w:rsidR="00694336">
        <w:t>en</w:t>
      </w:r>
      <w:r>
        <w:t>.</w:t>
      </w:r>
      <w:bookmarkStart w:id="325" w:name="_Toc489811950"/>
      <w:bookmarkStart w:id="326"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val="en-US"/>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1065F117" w14:textId="182556E6" w:rsidR="0047590E" w:rsidRPr="000B1921" w:rsidRDefault="00850895" w:rsidP="00F5632E">
      <w:pPr>
        <w:pStyle w:val="Caption"/>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752279">
        <w:rPr>
          <w:b/>
          <w:noProof/>
        </w:rPr>
        <w:t>3</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325"/>
      <w:bookmarkEnd w:id="326"/>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327" w:name="_Toc391456185"/>
      <w:bookmarkStart w:id="328" w:name="_Toc401327941"/>
      <w:bookmarkEnd w:id="327"/>
      <w:r w:rsidRPr="004E58AD">
        <w:lastRenderedPageBreak/>
        <w:t>Diskussion</w:t>
      </w:r>
      <w:bookmarkEnd w:id="328"/>
    </w:p>
    <w:p w14:paraId="6D0F922C" w14:textId="2FC59382"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e </w:t>
      </w:r>
      <w:r w:rsidR="00A71251">
        <w:t xml:space="preserve">strategi </w:t>
      </w:r>
      <w:r w:rsidR="008D175A">
        <w:t>för att få deras</w:t>
      </w:r>
      <w:r w:rsidR="00C21DDA" w:rsidRPr="00C84F64">
        <w:t xml:space="preserve"> pedagogik ytterligare strukturerad</w:t>
      </w:r>
      <w:r w:rsidR="00A71251">
        <w:t xml:space="preserve">. </w:t>
      </w:r>
      <w:r w:rsidR="000C1D43">
        <w:t xml:space="preserve">Syftet </w:t>
      </w:r>
      <w:r w:rsidR="00CA3AE8">
        <w:t>var att förstå Grade</w:t>
      </w:r>
      <w:r w:rsidR="00231746">
        <w:t>s</w:t>
      </w:r>
      <w:r w:rsidR="00CA3AE8">
        <w:t xml:space="preserve"> </w:t>
      </w:r>
      <w:r w:rsidR="00EB4251">
        <w:t>befintliga</w:t>
      </w:r>
      <w:r w:rsidR="00CA3AE8">
        <w:t xml:space="preserve"> pedagogik och </w:t>
      </w:r>
      <w:r w:rsidR="00EB4251">
        <w:t>se</w:t>
      </w:r>
      <w:r w:rsidR="000C1D43">
        <w:t xml:space="preserve"> vilket av perspektiven (</w:t>
      </w:r>
      <w:r w:rsidR="0032088C">
        <w:t xml:space="preserve">Associativ, </w:t>
      </w:r>
      <w:r w:rsidR="00A61540">
        <w:t>Kognitiv</w:t>
      </w:r>
      <w:r w:rsidR="0032088C">
        <w:t xml:space="preserve"> och S</w:t>
      </w:r>
      <w:r w:rsidR="000C1D43">
        <w:t>ociokulturellt) som passar in på de</w:t>
      </w:r>
      <w:r w:rsidR="006764D6">
        <w:t>ras ansats</w:t>
      </w:r>
      <w:r w:rsidR="00231746">
        <w:t xml:space="preserve"> och kundbas</w:t>
      </w:r>
      <w:r w:rsidR="006764D6">
        <w:t>.</w:t>
      </w:r>
      <w:r w:rsidR="00EB4251">
        <w:t xml:space="preserve"> </w:t>
      </w:r>
      <w:r w:rsidR="00231746">
        <w:t xml:space="preserve">För att undersöka detta </w:t>
      </w:r>
      <w:r w:rsidR="009E3D27">
        <w:t xml:space="preserve">utsågs </w:t>
      </w:r>
      <w:r w:rsidR="00231746">
        <w:t>e</w:t>
      </w:r>
      <w:r w:rsidR="000C1D43">
        <w:t>n r</w:t>
      </w:r>
      <w:r w:rsidR="007367F0">
        <w:t>epresentativ</w:t>
      </w:r>
      <w:r w:rsidR="000C1D43">
        <w:t xml:space="preserve"> modell från </w:t>
      </w:r>
      <w:r w:rsidR="0008729B">
        <w:t>varje perspektiv</w:t>
      </w:r>
      <w:r w:rsidR="000C1D43">
        <w:t xml:space="preserve"> för att se </w:t>
      </w:r>
      <w:r w:rsidR="0008729B">
        <w:t>hur väl</w:t>
      </w:r>
      <w:r w:rsidR="000C1D43">
        <w:t xml:space="preserve"> den matchar in på Grade nuvarande pedagogik. Resultatet visade att det </w:t>
      </w:r>
      <w:r w:rsidR="00FC2E6B">
        <w:t>A</w:t>
      </w:r>
      <w:r w:rsidR="000C1D43">
        <w:t xml:space="preserve">ssociativa perspektivet var lämpligast för att inrama Grades pedagogiska </w:t>
      </w:r>
      <w:del w:id="329" w:author="Olivia Imner" w:date="2018-11-22T06:47:00Z">
        <w:r w:rsidR="000C1D43" w:rsidDel="006D6C38">
          <w:delText>ansats</w:delText>
        </w:r>
      </w:del>
      <w:ins w:id="330" w:author="Olivia Imner" w:date="2018-11-22T06:47:00Z">
        <w:r w:rsidR="006D6C38">
          <w:t>riktlinjer</w:t>
        </w:r>
      </w:ins>
      <w:r w:rsidR="00F358E4">
        <w:t>, vilket gav en</w:t>
      </w:r>
      <w:r w:rsidR="000C1D43">
        <w:t xml:space="preserve"> möjlighet att kart</w:t>
      </w:r>
      <w:r w:rsidR="006764D6">
        <w:t xml:space="preserve">lägga de befintliga kurserna och se hur </w:t>
      </w:r>
      <w:r w:rsidR="00F358E4">
        <w:t xml:space="preserve">väl </w:t>
      </w:r>
      <w:r w:rsidR="006764D6">
        <w:t xml:space="preserve">de passar in med DIM. </w:t>
      </w:r>
      <w:r w:rsidR="00551BEB">
        <w:t xml:space="preserve">Vi </w:t>
      </w:r>
      <w:r w:rsidR="00457C43">
        <w:t>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F358E4">
        <w:t xml:space="preserve">skulle </w:t>
      </w:r>
      <w:r w:rsidR="00D54813">
        <w:t>bidra</w:t>
      </w:r>
      <w:r w:rsidR="00AC7484">
        <w:t xml:space="preserve"> </w:t>
      </w:r>
      <w:r w:rsidR="00231746">
        <w:t xml:space="preserve">främst </w:t>
      </w:r>
      <w:r w:rsidR="00AC7484">
        <w:t xml:space="preserve">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3819B53" w14:textId="6494C955" w:rsidR="00AC7484" w:rsidRPr="00802217" w:rsidRDefault="008227FA" w:rsidP="00CA1731">
      <w:pPr>
        <w:spacing w:line="480" w:lineRule="auto"/>
        <w:jc w:val="both"/>
        <w:rPr>
          <w:rFonts w:cs="Times New Roman"/>
        </w:rPr>
      </w:pPr>
      <w:r>
        <w:t>Intervjuresultatet visade att det Associativa perspektivet passade bäst in på Grades</w:t>
      </w:r>
      <w:r w:rsidR="006764D6">
        <w:t xml:space="preserve"> pedagogi</w:t>
      </w:r>
      <w:ins w:id="331" w:author="Olivia Imner" w:date="2018-11-22T06:48:00Z">
        <w:r w:rsidR="006D6C38">
          <w:t>ska riktlinjer</w:t>
        </w:r>
      </w:ins>
      <w:del w:id="332" w:author="Olivia Imner" w:date="2018-11-22T06:48:00Z">
        <w:r w:rsidR="006764D6" w:rsidDel="006D6C38">
          <w:delText>k</w:delText>
        </w:r>
      </w:del>
      <w:r w:rsidR="006764D6">
        <w:t>, men att Konstruktiv</w:t>
      </w:r>
      <w:r w:rsidR="00A61540">
        <w:t>istisk L</w:t>
      </w:r>
      <w:r w:rsidR="0008729B">
        <w:t xml:space="preserve">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n av de två perspektiv passar bäst i Grades pedagogi</w:t>
      </w:r>
      <w:ins w:id="333" w:author="Olivia Imner" w:date="2018-11-22T06:48:00Z">
        <w:r w:rsidR="006D6C38">
          <w:t>ska riktlinjer</w:t>
        </w:r>
      </w:ins>
      <w:del w:id="334" w:author="Olivia Imner" w:date="2018-11-22T06:48:00Z">
        <w:r w:rsidR="00AC7484" w:rsidDel="006D6C38">
          <w:delText>k</w:delText>
        </w:r>
      </w:del>
      <w:r w:rsidR="00AC7484">
        <w:t xml:space="preserve">. </w:t>
      </w:r>
      <w:r w:rsidR="00047967">
        <w:t xml:space="preserve">I studien utnyttjades en </w:t>
      </w:r>
      <w:r w:rsidR="00A51BA1">
        <w:t>kvalitativ intervju</w:t>
      </w:r>
      <w:r w:rsidR="0015775D">
        <w:t xml:space="preserve"> </w:t>
      </w:r>
      <w:r w:rsidR="00047967">
        <w:t>för att</w:t>
      </w:r>
      <w:r w:rsidR="00A51BA1">
        <w:t xml:space="preserve"> </w:t>
      </w:r>
      <w:r w:rsidR="00401673">
        <w:t xml:space="preserve">utföra </w:t>
      </w:r>
      <w:r w:rsidR="00A51BA1">
        <w:t>studien</w:t>
      </w:r>
      <w:r w:rsidR="0015775D">
        <w:t xml:space="preserve"> och uppnå de mål som angivits</w:t>
      </w:r>
      <w:r w:rsidR="00047967">
        <w:t xml:space="preserve">. </w:t>
      </w:r>
      <w:r w:rsidR="005E4262">
        <w:rPr>
          <w:rFonts w:cs="Times New Roman"/>
        </w:rPr>
        <w:t xml:space="preserve">Ett alternativ forskningsmetod </w:t>
      </w:r>
      <w:r w:rsidR="00401673">
        <w:rPr>
          <w:rFonts w:cs="Times New Roman"/>
        </w:rPr>
        <w:t xml:space="preserve">skulle kunna </w:t>
      </w:r>
      <w:r w:rsidR="005E4262">
        <w:rPr>
          <w:rFonts w:cs="Times New Roman"/>
        </w:rPr>
        <w:t xml:space="preserve">vara att använda en enkät </w:t>
      </w:r>
      <w:r w:rsidR="00841C6E">
        <w:rPr>
          <w:rFonts w:cs="Times New Roman"/>
        </w:rPr>
        <w:t>för att utvinna en större bredd på informationsflödet</w:t>
      </w:r>
      <w:r w:rsidR="00841C6E">
        <w:t xml:space="preserve">, </w:t>
      </w:r>
      <w:r w:rsidR="00FC6287">
        <w:rPr>
          <w:rFonts w:cs="Times New Roman"/>
        </w:rPr>
        <w:t>eftersom fler frågekonstrukti</w:t>
      </w:r>
      <w:r w:rsidR="00841C6E">
        <w:rPr>
          <w:rFonts w:cs="Times New Roman"/>
        </w:rPr>
        <w:t>oner kan skapas.</w:t>
      </w:r>
      <w:r w:rsidR="00AC1E16">
        <w:rPr>
          <w:rFonts w:cs="Times New Roman"/>
        </w:rPr>
        <w:t xml:space="preserve"> </w:t>
      </w:r>
      <w:r w:rsidR="00B33CEE">
        <w:rPr>
          <w:rFonts w:cs="Times New Roman"/>
        </w:rPr>
        <w:t xml:space="preserve">Dock finns </w:t>
      </w:r>
      <w:r w:rsidR="001A5D5F">
        <w:rPr>
          <w:rFonts w:cs="Times New Roman"/>
        </w:rPr>
        <w:t>risken</w:t>
      </w:r>
      <w:r w:rsidR="00B33CEE">
        <w:rPr>
          <w:rFonts w:cs="Times New Roman"/>
        </w:rPr>
        <w:t xml:space="preserve"> för </w:t>
      </w:r>
      <w:r w:rsidR="001A5D5F">
        <w:rPr>
          <w:rFonts w:cs="Times New Roman"/>
        </w:rPr>
        <w:t xml:space="preserve">att </w:t>
      </w:r>
      <w:r w:rsidR="00B33CEE">
        <w:rPr>
          <w:rFonts w:cs="Times New Roman"/>
        </w:rPr>
        <w:t xml:space="preserve">missförstånd av </w:t>
      </w:r>
      <w:r w:rsidR="00AC1E16">
        <w:rPr>
          <w:rFonts w:cs="Times New Roman"/>
        </w:rPr>
        <w:t>frågekonstruktioner</w:t>
      </w:r>
      <w:r w:rsidR="00003F6D">
        <w:rPr>
          <w:rFonts w:cs="Times New Roman"/>
        </w:rPr>
        <w:t xml:space="preserve"> </w:t>
      </w:r>
      <w:r w:rsidR="00002ECD">
        <w:rPr>
          <w:rFonts w:cs="Times New Roman"/>
        </w:rPr>
        <w:t xml:space="preserve">ökar </w:t>
      </w:r>
      <w:r w:rsidR="00B33CEE">
        <w:rPr>
          <w:rFonts w:cs="Times New Roman"/>
        </w:rPr>
        <w:t xml:space="preserve">med en enkät, eftersom det inte finns någon chans för vidare förklaringar. Med tanke på att </w:t>
      </w:r>
      <w:r w:rsidR="00002ECD">
        <w:rPr>
          <w:rFonts w:cs="Times New Roman"/>
        </w:rPr>
        <w:t xml:space="preserve">frågekonstruktionerna </w:t>
      </w:r>
      <w:r w:rsidR="00B33CEE">
        <w:rPr>
          <w:rFonts w:cs="Times New Roman"/>
        </w:rPr>
        <w:t xml:space="preserve">utvecklades av enbart </w:t>
      </w:r>
      <w:r w:rsidR="001A5D5F">
        <w:rPr>
          <w:rFonts w:cs="Times New Roman"/>
        </w:rPr>
        <w:t xml:space="preserve">en person bedömdes </w:t>
      </w:r>
      <w:r w:rsidR="00003F6D">
        <w:rPr>
          <w:rFonts w:cs="Times New Roman"/>
        </w:rPr>
        <w:t xml:space="preserve">risken </w:t>
      </w:r>
      <w:r w:rsidR="001A5D5F">
        <w:rPr>
          <w:rFonts w:cs="Times New Roman"/>
        </w:rPr>
        <w:t>för</w:t>
      </w:r>
      <w:r w:rsidR="00003F6D">
        <w:rPr>
          <w:rFonts w:cs="Times New Roman"/>
        </w:rPr>
        <w:t xml:space="preserve"> missförstånd </w:t>
      </w:r>
      <w:r w:rsidR="001A5D5F">
        <w:rPr>
          <w:rFonts w:cs="Times New Roman"/>
        </w:rPr>
        <w:t xml:space="preserve">att växa ytterligare och därmed utsågs en intervju som en mer precist metod för att uppnå de angivna målen. </w:t>
      </w:r>
      <w:r w:rsidR="00002ECD">
        <w:rPr>
          <w:rFonts w:cs="Times New Roman"/>
          <w:color w:val="353535"/>
        </w:rPr>
        <w:t xml:space="preserve">Fast </w:t>
      </w:r>
      <w:r w:rsidR="001E114D">
        <w:rPr>
          <w:rFonts w:cs="Times New Roman"/>
          <w:color w:val="353535"/>
        </w:rPr>
        <w:t xml:space="preserve">en </w:t>
      </w:r>
      <w:r w:rsidR="00002ECD">
        <w:rPr>
          <w:rFonts w:cs="Times New Roman"/>
          <w:color w:val="353535"/>
        </w:rPr>
        <w:t xml:space="preserve">intervju bedömdes att vara </w:t>
      </w:r>
      <w:r w:rsidR="001E114D">
        <w:rPr>
          <w:rFonts w:cs="Times New Roman"/>
          <w:color w:val="353535"/>
        </w:rPr>
        <w:t xml:space="preserve">den mest lämpliga metoden att använda, </w:t>
      </w:r>
      <w:r w:rsidR="00802217" w:rsidRPr="001E114D">
        <w:rPr>
          <w:rFonts w:cs="Times New Roman"/>
          <w:color w:val="353535"/>
        </w:rPr>
        <w:t>finns det vissa faktorer som</w:t>
      </w:r>
      <w:r w:rsidR="00802217" w:rsidRPr="00802217">
        <w:rPr>
          <w:rFonts w:cs="Times New Roman"/>
          <w:color w:val="353535"/>
        </w:rPr>
        <w:t xml:space="preserve"> kan ha påverkat intervjuresultatet på ett okänt sätt.</w:t>
      </w:r>
      <w:r w:rsidR="00802217">
        <w:rPr>
          <w:rFonts w:ascii="AppleSystemUIFont" w:hAnsi="AppleSystemUIFont" w:cs="AppleSystemUIFont"/>
          <w:color w:val="353535"/>
          <w:sz w:val="24"/>
          <w:szCs w:val="24"/>
        </w:rPr>
        <w:t xml:space="preserve"> </w:t>
      </w:r>
      <w:r w:rsidR="00002ECD">
        <w:t>I</w:t>
      </w:r>
      <w:r w:rsidR="0043087E">
        <w:t>nter</w:t>
      </w:r>
      <w:r w:rsidR="00D970EE">
        <w:t xml:space="preserve">vjun bestod </w:t>
      </w:r>
      <w:r w:rsidR="00BB10E9">
        <w:t xml:space="preserve">endast </w:t>
      </w:r>
      <w:r w:rsidR="00D970EE">
        <w:t>av en person och</w:t>
      </w:r>
      <w:r w:rsidR="0043087E">
        <w:t xml:space="preserve"> </w:t>
      </w:r>
      <w:r w:rsidR="00B818BA">
        <w:t xml:space="preserve">följden </w:t>
      </w:r>
      <w:r w:rsidR="00482617">
        <w:t xml:space="preserve">kan </w:t>
      </w:r>
      <w:r w:rsidR="00BB10E9">
        <w:t>bli</w:t>
      </w:r>
      <w:r w:rsidR="00B818BA">
        <w:t xml:space="preserve"> att </w:t>
      </w:r>
      <w:r w:rsidR="00482617">
        <w:t>intervjusvar</w:t>
      </w:r>
      <w:r w:rsidR="00551608">
        <w:t>en</w:t>
      </w:r>
      <w:r w:rsidR="00482617">
        <w:t xml:space="preserve"> skulle vara mer </w:t>
      </w:r>
      <w:r w:rsidR="00846D95">
        <w:t>trovärdig</w:t>
      </w:r>
      <w:r w:rsidR="00482617">
        <w:t xml:space="preserve"> om chansen fanns att intervjua flera personer</w:t>
      </w:r>
      <w:r w:rsidR="00B818BA">
        <w:t>.</w:t>
      </w:r>
      <w:r w:rsidR="00482617">
        <w:t xml:space="preserve"> </w:t>
      </w:r>
      <w:r w:rsidR="00AC7484">
        <w:t xml:space="preserve">De specifika frågor som valdes att ställa </w:t>
      </w:r>
      <w:r w:rsidR="00F358E4">
        <w:t>till intervjupersonen vid intervju</w:t>
      </w:r>
      <w:r w:rsidR="00AC7484">
        <w:t xml:space="preserve">tillfället är en annan faktor som skulle kunna har påverkat resultatet. Framtida studier skulle gynnas av </w:t>
      </w:r>
      <w:r w:rsidR="00F358E4">
        <w:t xml:space="preserve">att utökat </w:t>
      </w:r>
      <w:r w:rsidR="00AC7484">
        <w:lastRenderedPageBreak/>
        <w:t>antal frågor som korresponderar till de undersökta modeller</w:t>
      </w:r>
      <w:r w:rsidR="00F358E4">
        <w:t>na</w:t>
      </w:r>
      <w:r w:rsidR="00BB10E9">
        <w:t>,</w:t>
      </w:r>
      <w:r w:rsidR="00F358E4">
        <w:t xml:space="preserve"> ett flertal nyckel</w:t>
      </w:r>
      <w:r w:rsidR="00AC7484">
        <w:t>personer som utvecklar frågarna tillsammans</w:t>
      </w:r>
      <w:r w:rsidR="00BB10E9">
        <w:t>, samt intervju med</w:t>
      </w:r>
      <w:r w:rsidR="00753381">
        <w:t xml:space="preserve"> åtskilliga</w:t>
      </w:r>
      <w:r w:rsidR="00BB10E9">
        <w:t xml:space="preserve"> </w:t>
      </w:r>
      <w:r w:rsidR="00F358E4">
        <w:t>på Grade som utvecklar kurser utöver</w:t>
      </w:r>
      <w:r w:rsidR="00BB10E9">
        <w:t xml:space="preserve"> den pedagogiska ansvarig</w:t>
      </w:r>
      <w:r w:rsidR="00F358E4">
        <w:t>e</w:t>
      </w:r>
      <w:r w:rsidR="00AC7484">
        <w:t>.</w:t>
      </w:r>
    </w:p>
    <w:p w14:paraId="0D3BB99D" w14:textId="77777777" w:rsidR="00482F2B" w:rsidRPr="00D970EE" w:rsidRDefault="00482F2B" w:rsidP="00CA1731">
      <w:pPr>
        <w:spacing w:line="480" w:lineRule="auto"/>
        <w:jc w:val="both"/>
      </w:pPr>
    </w:p>
    <w:p w14:paraId="40E50DF1" w14:textId="29FAC4AA" w:rsidR="00590E58" w:rsidRDefault="00710303" w:rsidP="00CA1731">
      <w:pPr>
        <w:spacing w:line="480" w:lineRule="auto"/>
        <w:jc w:val="both"/>
      </w:pPr>
      <w:r>
        <w:t>Resultatet</w:t>
      </w:r>
      <w:r w:rsidR="00864EC1">
        <w:t xml:space="preserve"> från </w:t>
      </w:r>
      <w:r w:rsidR="0075412A">
        <w:t>i</w:t>
      </w:r>
      <w:r w:rsidR="000A2398">
        <w:t xml:space="preserve">ntervjun </w:t>
      </w:r>
      <w:r w:rsidR="00B37533">
        <w:t>gav oss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 xml:space="preserve">Enligt intervjuresultatet visar det </w:t>
      </w:r>
      <w:r w:rsidR="00F358E4">
        <w:t xml:space="preserve">sig </w:t>
      </w:r>
      <w:r w:rsidR="00B566A4">
        <w:t>att Gr</w:t>
      </w:r>
      <w:r w:rsidR="00C46D9D">
        <w:t>ade prioriterar dessa faser men att</w:t>
      </w:r>
      <w:r w:rsidR="00AC7484">
        <w:t xml:space="preserve"> </w:t>
      </w:r>
      <w:r w:rsidR="008A4F8B">
        <w:t xml:space="preserve">implantationen </w:t>
      </w:r>
      <w:r w:rsidR="00AC7484">
        <w:t xml:space="preserve">inte lyckas.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r w:rsidR="00197B05">
        <w:t xml:space="preserve">I </w:t>
      </w:r>
      <w:r w:rsidR="00BA3DCC">
        <w:t xml:space="preserve">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Utvärdering</w:t>
      </w:r>
      <w:r w:rsidR="00F358E4">
        <w:t>en</w:t>
      </w:r>
      <w:r w:rsidR="006A08E7">
        <w:t xml:space="preserve"> genomfördes av endast en person</w:t>
      </w:r>
      <w:r w:rsidR="00F358E4">
        <w:t>, vilket kan riskera</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för att få ett mer övertygand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r w:rsidR="00C67B0B">
        <w:t xml:space="preserve">Antalet </w:t>
      </w:r>
      <w:r w:rsidR="00674179">
        <w:t>påståenden</w:t>
      </w:r>
      <w:r w:rsidR="00C67B0B">
        <w:t xml:space="preserve"> i utvärderingen och utformningen av </w:t>
      </w:r>
      <w:r w:rsidR="00674179">
        <w:t xml:space="preserve">påståenden </w:t>
      </w:r>
      <w:r w:rsidR="00C67B0B">
        <w:t xml:space="preserve">kan </w:t>
      </w:r>
      <w:r w:rsidR="00BB10E9">
        <w:t xml:space="preserve">också </w:t>
      </w:r>
      <w:r w:rsidR="00C67B0B">
        <w:t>vara faktorer som</w:t>
      </w:r>
      <w:r w:rsidR="002E64C7">
        <w:t xml:space="preserve"> påverkat resultatet.</w:t>
      </w:r>
      <w:r w:rsidR="00C67B0B">
        <w:t xml:space="preserve"> Framförallt kan det </w:t>
      </w:r>
      <w:r w:rsidR="002E64C7">
        <w:t>ge ett noggrannare resultat om</w:t>
      </w:r>
      <w:r w:rsidR="00C67B0B">
        <w:t xml:space="preserve"> flera </w:t>
      </w:r>
      <w:r w:rsidR="00BC2F57">
        <w:t>personer</w:t>
      </w:r>
      <w:r w:rsidR="00DB3CC8">
        <w:t xml:space="preserve"> hanterar </w:t>
      </w:r>
      <w:r w:rsidR="00674179">
        <w:t>påståenden</w:t>
      </w:r>
      <w:r w:rsidR="002E3DAC">
        <w:t>.</w:t>
      </w:r>
    </w:p>
    <w:p w14:paraId="211E84E5" w14:textId="77777777" w:rsidR="00C67B0B" w:rsidRDefault="00C67B0B" w:rsidP="00CA1731">
      <w:pPr>
        <w:spacing w:line="480" w:lineRule="auto"/>
        <w:jc w:val="both"/>
      </w:pPr>
    </w:p>
    <w:p w14:paraId="04042C3D" w14:textId="07DA8B53" w:rsidR="003475EE" w:rsidRDefault="00667FC8" w:rsidP="00CA1731">
      <w:pPr>
        <w:spacing w:line="480" w:lineRule="auto"/>
        <w:jc w:val="both"/>
      </w:pPr>
      <w:r>
        <w:t>Det är inte nödvändigtvis att en ELF kan fungera optimalt med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7E6083">
        <w:t xml:space="preserve">vi </w:t>
      </w:r>
      <w:r w:rsidR="000152C2">
        <w:t xml:space="preserve">eventuellt se att visa kurser skulle </w:t>
      </w:r>
      <w:r w:rsidR="006652B4">
        <w:t>ha speciella krav</w:t>
      </w:r>
      <w:r>
        <w:t xml:space="preserve">. </w:t>
      </w:r>
      <w:r w:rsidR="007E6083">
        <w:lastRenderedPageBreak/>
        <w:t>Trots att</w:t>
      </w:r>
      <w:r>
        <w:t xml:space="preserve"> r</w:t>
      </w:r>
      <w:r w:rsidR="000152C2">
        <w:t>esultat</w:t>
      </w:r>
      <w:r w:rsidR="008A57EE">
        <w:t>et</w:t>
      </w:r>
      <w:r w:rsidR="000152C2">
        <w:t xml:space="preserve"> indikerar att de pedagogiska behoven inte skiljer sig </w:t>
      </w:r>
      <w:r w:rsidR="00674577">
        <w:t>långt emellan Grades kur</w:t>
      </w:r>
      <w:r>
        <w:t>ser,</w:t>
      </w:r>
      <w:r w:rsidR="000152C2">
        <w:t xml:space="preserve"> </w:t>
      </w:r>
      <w:r w:rsidR="007E6083">
        <w:t xml:space="preserve">är rekommendationen att </w:t>
      </w:r>
      <w:r w:rsidR="000152C2">
        <w:t xml:space="preserve">Grade </w:t>
      </w:r>
      <w:r w:rsidR="007E6083">
        <w:t xml:space="preserve">förblir </w:t>
      </w:r>
      <w:r w:rsidR="000152C2">
        <w:t xml:space="preserve">uppmärksamma om deras nya kunder har </w:t>
      </w:r>
      <w:r w:rsidR="00674577">
        <w:t>specifika</w:t>
      </w:r>
      <w:r w:rsidR="007E6083">
        <w:t xml:space="preserve"> behov, och där en</w:t>
      </w:r>
      <w:r w:rsidR="000152C2">
        <w:t xml:space="preserve">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731E0824" w14:textId="3F4C28F2" w:rsidR="00035BFB"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w:t>
      </w:r>
      <w:ins w:id="335" w:author="Olivia Imner" w:date="2018-11-22T06:49:00Z">
        <w:r w:rsidR="006D6C38">
          <w:t>ska riktlinjer</w:t>
        </w:r>
      </w:ins>
      <w:del w:id="336" w:author="Olivia Imner" w:date="2018-11-22T06:49:00Z">
        <w:r w:rsidR="007E6083" w:rsidDel="006D6C38">
          <w:delText>k</w:delText>
        </w:r>
      </w:del>
      <w:r w:rsidR="007E6083">
        <w:t>,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r w:rsidR="00582DFC">
        <w:br w:type="page"/>
      </w:r>
    </w:p>
    <w:p w14:paraId="1EFE6459" w14:textId="77777777" w:rsidR="00E97FC1" w:rsidRPr="004E58AD" w:rsidRDefault="00E97FC1" w:rsidP="009D27B3">
      <w:pPr>
        <w:pStyle w:val="Heading11"/>
      </w:pPr>
      <w:bookmarkStart w:id="337" w:name="_Toc401327942"/>
      <w:r w:rsidRPr="004E58AD">
        <w:lastRenderedPageBreak/>
        <w:t>Tack</w:t>
      </w:r>
      <w:bookmarkEnd w:id="337"/>
    </w:p>
    <w:p w14:paraId="7A2E72DB" w14:textId="7F65C331" w:rsidR="00424655" w:rsidRDefault="00E97FC1" w:rsidP="00CA1731">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p>
    <w:p w14:paraId="22452D54" w14:textId="0FE380E1" w:rsidR="00865EB8" w:rsidRPr="004E58AD" w:rsidRDefault="00850895" w:rsidP="009D27B3">
      <w:pPr>
        <w:pStyle w:val="Heading11"/>
      </w:pPr>
      <w:bookmarkStart w:id="338" w:name="_Toc391456186"/>
      <w:bookmarkStart w:id="339" w:name="_Toc401327943"/>
      <w:bookmarkEnd w:id="338"/>
      <w:r w:rsidRPr="004E58AD">
        <w:t>Referenser</w:t>
      </w:r>
      <w:bookmarkEnd w:id="339"/>
    </w:p>
    <w:p w14:paraId="09346966" w14:textId="6DC1281C" w:rsidR="004D2145" w:rsidRPr="006A5D72" w:rsidDel="003727F8" w:rsidRDefault="00B67ECD">
      <w:pPr>
        <w:widowControl w:val="0"/>
        <w:autoSpaceDE w:val="0"/>
        <w:autoSpaceDN w:val="0"/>
        <w:adjustRightInd w:val="0"/>
        <w:rPr>
          <w:del w:id="340" w:author="Olivia Imner" w:date="2018-11-22T10:27:00Z"/>
          <w:rFonts w:cs="Times New Roman"/>
          <w:color w:val="000000"/>
        </w:rPr>
      </w:pPr>
      <w:r w:rsidRPr="004D2145">
        <w:rPr>
          <w:rFonts w:eastAsia="Times New Roman" w:cs="Times New Roman"/>
          <w:color w:val="222222"/>
          <w:shd w:val="clear" w:color="auto" w:fill="FFFFFF"/>
        </w:rPr>
        <w:fldChar w:fldCharType="begin"/>
      </w:r>
      <w:r w:rsidR="004D2145" w:rsidRPr="004D2145">
        <w:rPr>
          <w:rFonts w:eastAsia="Times New Roman" w:cs="Times New Roman"/>
          <w:color w:val="222222"/>
          <w:shd w:val="clear" w:color="auto" w:fill="FFFFFF"/>
        </w:rPr>
        <w:instrText xml:space="preserve"> ADDIN ZOTERO_BIBL {"uncited":[],"omitted":[],"custom":[]} CSL_BIBLIOGRAPHY </w:instrText>
      </w:r>
      <w:r w:rsidRPr="004D2145">
        <w:rPr>
          <w:rFonts w:eastAsia="Times New Roman" w:cs="Times New Roman"/>
          <w:color w:val="222222"/>
          <w:shd w:val="clear" w:color="auto" w:fill="FFFFFF"/>
        </w:rPr>
        <w:fldChar w:fldCharType="separate"/>
      </w:r>
      <w:ins w:id="341" w:author="Olivia Imner" w:date="2018-11-22T10:43:00Z">
        <w:r w:rsidR="006A5D72">
          <w:rPr>
            <w:rFonts w:cs="Times New Roman"/>
            <w:color w:val="000000"/>
          </w:rPr>
          <w:t>Automatic citation updates are disabled. To see the bibliography, click Refresh in the Zotero toolbar.</w:t>
        </w:r>
      </w:ins>
      <w:del w:id="342" w:author="Olivia Imner" w:date="2018-11-22T10:27:00Z">
        <w:r w:rsidR="004D2145" w:rsidRPr="006A5D72" w:rsidDel="003727F8">
          <w:rPr>
            <w:rFonts w:cs="Times New Roman"/>
            <w:color w:val="000000"/>
          </w:rPr>
          <w:delText xml:space="preserve">Brodie, K. (2005). Using Cognitive and Situative Perspectives to Understand Teacher Interactions with Learner Errors. </w:delText>
        </w:r>
        <w:r w:rsidR="004D2145" w:rsidRPr="006A5D72" w:rsidDel="003727F8">
          <w:rPr>
            <w:rFonts w:cs="Times New Roman"/>
            <w:i/>
            <w:iCs/>
            <w:color w:val="000000"/>
          </w:rPr>
          <w:delText>International Group for the Psychology of Mathematics Education 2</w:delText>
        </w:r>
        <w:r w:rsidR="004D2145" w:rsidRPr="006A5D72" w:rsidDel="003727F8">
          <w:rPr>
            <w:rFonts w:cs="Times New Roman"/>
            <w:color w:val="000000"/>
          </w:rPr>
          <w:delText>, 177–184. Retrieved from goo.gl/wKHNCa</w:delText>
        </w:r>
      </w:del>
    </w:p>
    <w:p w14:paraId="3ABC2308" w14:textId="3BE2560D" w:rsidR="004D2145" w:rsidRPr="006A5D72" w:rsidDel="003727F8" w:rsidRDefault="004D2145">
      <w:pPr>
        <w:widowControl w:val="0"/>
        <w:autoSpaceDE w:val="0"/>
        <w:autoSpaceDN w:val="0"/>
        <w:adjustRightInd w:val="0"/>
        <w:rPr>
          <w:del w:id="343" w:author="Olivia Imner" w:date="2018-11-22T10:27:00Z"/>
          <w:rFonts w:cs="Times New Roman"/>
          <w:color w:val="000000"/>
        </w:rPr>
      </w:pPr>
      <w:del w:id="344" w:author="Olivia Imner" w:date="2018-11-22T10:27:00Z">
        <w:r w:rsidRPr="006A5D72" w:rsidDel="003727F8">
          <w:rPr>
            <w:rFonts w:cs="Times New Roman"/>
            <w:color w:val="000000"/>
          </w:rPr>
          <w:delText>Businessreflex. (2016, December 2). E-learning – mer lärande på effektivare sätt? Retrieved August 31, 2018, from goo.gl/SbUuNe</w:delText>
        </w:r>
      </w:del>
    </w:p>
    <w:p w14:paraId="5E98B8FE" w14:textId="750C15F3" w:rsidR="004D2145" w:rsidRPr="006A5D72" w:rsidDel="003727F8" w:rsidRDefault="004D2145">
      <w:pPr>
        <w:widowControl w:val="0"/>
        <w:autoSpaceDE w:val="0"/>
        <w:autoSpaceDN w:val="0"/>
        <w:adjustRightInd w:val="0"/>
        <w:rPr>
          <w:del w:id="345" w:author="Olivia Imner" w:date="2018-11-22T10:27:00Z"/>
          <w:rFonts w:cs="Times New Roman"/>
          <w:color w:val="000000"/>
        </w:rPr>
      </w:pPr>
      <w:del w:id="346" w:author="Olivia Imner" w:date="2018-11-22T10:27:00Z">
        <w:r w:rsidRPr="006A5D72" w:rsidDel="003727F8">
          <w:rPr>
            <w:rFonts w:cs="Times New Roman"/>
            <w:color w:val="000000"/>
          </w:rPr>
          <w:delText>Carlberg, N. (2017, March 5). Branschanalys e-learning Sverige 2015. Retrieved October 7, 2018, from goo.gl/ZU9VLM</w:delText>
        </w:r>
      </w:del>
    </w:p>
    <w:p w14:paraId="23FDCA95" w14:textId="6D7871FF" w:rsidR="004D2145" w:rsidRPr="006A5D72" w:rsidDel="003727F8" w:rsidRDefault="004D2145">
      <w:pPr>
        <w:widowControl w:val="0"/>
        <w:autoSpaceDE w:val="0"/>
        <w:autoSpaceDN w:val="0"/>
        <w:adjustRightInd w:val="0"/>
        <w:rPr>
          <w:del w:id="347" w:author="Olivia Imner" w:date="2018-11-22T10:27:00Z"/>
          <w:rFonts w:cs="Times New Roman"/>
          <w:color w:val="000000"/>
        </w:rPr>
      </w:pPr>
      <w:del w:id="348" w:author="Olivia Imner" w:date="2018-11-22T10:27:00Z">
        <w:r w:rsidRPr="006A5D72" w:rsidDel="003727F8">
          <w:rPr>
            <w:rFonts w:cs="Times New Roman"/>
            <w:color w:val="000000"/>
          </w:rPr>
          <w:delText xml:space="preserve">Clark, R. C., &amp; Mayer, R. E. (2012). </w:delText>
        </w:r>
        <w:r w:rsidRPr="006A5D72" w:rsidDel="003727F8">
          <w:rPr>
            <w:rFonts w:cs="Times New Roman"/>
            <w:i/>
            <w:iCs/>
            <w:color w:val="000000"/>
          </w:rPr>
          <w:delText>Scenario-based e-Learning: Evidence-Based Guidelines for Online Workforce Learning</w:delText>
        </w:r>
        <w:r w:rsidRPr="006A5D72" w:rsidDel="003727F8">
          <w:rPr>
            <w:rFonts w:cs="Times New Roman"/>
            <w:color w:val="000000"/>
          </w:rPr>
          <w:delText>. John Wiley &amp; Sons.</w:delText>
        </w:r>
      </w:del>
    </w:p>
    <w:p w14:paraId="5A517598" w14:textId="5BCDFE88" w:rsidR="004D2145" w:rsidRPr="006A5D72" w:rsidDel="003727F8" w:rsidRDefault="004D2145">
      <w:pPr>
        <w:widowControl w:val="0"/>
        <w:autoSpaceDE w:val="0"/>
        <w:autoSpaceDN w:val="0"/>
        <w:adjustRightInd w:val="0"/>
        <w:rPr>
          <w:del w:id="349" w:author="Olivia Imner" w:date="2018-11-22T10:27:00Z"/>
          <w:rFonts w:cs="Times New Roman"/>
          <w:color w:val="000000"/>
        </w:rPr>
      </w:pPr>
      <w:del w:id="350" w:author="Olivia Imner" w:date="2018-11-22T10:27:00Z">
        <w:r w:rsidRPr="006A5D72" w:rsidDel="003727F8">
          <w:rPr>
            <w:rFonts w:cs="Times New Roman"/>
            <w:color w:val="000000"/>
          </w:rPr>
          <w:delText xml:space="preserve">Conole, G., Dyke, M., Oliver, M., &amp; Seale, J. (2004). Mapping pedagogy and tools for effective learning design. </w:delText>
        </w:r>
        <w:r w:rsidRPr="006A5D72" w:rsidDel="003727F8">
          <w:rPr>
            <w:rFonts w:cs="Times New Roman"/>
            <w:i/>
            <w:iCs/>
            <w:color w:val="000000"/>
          </w:rPr>
          <w:delText>Computers &amp; Education</w:delText>
        </w:r>
        <w:r w:rsidRPr="006A5D72" w:rsidDel="003727F8">
          <w:rPr>
            <w:rFonts w:cs="Times New Roman"/>
            <w:color w:val="000000"/>
          </w:rPr>
          <w:delText xml:space="preserve">, </w:delText>
        </w:r>
        <w:r w:rsidRPr="006A5D72" w:rsidDel="003727F8">
          <w:rPr>
            <w:rFonts w:cs="Times New Roman"/>
            <w:i/>
            <w:iCs/>
            <w:color w:val="000000"/>
          </w:rPr>
          <w:delText>43</w:delText>
        </w:r>
        <w:r w:rsidRPr="006A5D72" w:rsidDel="003727F8">
          <w:rPr>
            <w:rFonts w:cs="Times New Roman"/>
            <w:color w:val="000000"/>
          </w:rPr>
          <w:delText>(1–2), 17–33. https://doi.org/10.1016/j.compedu.2003.12.018</w:delText>
        </w:r>
      </w:del>
    </w:p>
    <w:p w14:paraId="02191C4B" w14:textId="06440476" w:rsidR="004D2145" w:rsidRPr="006A5D72" w:rsidDel="003727F8" w:rsidRDefault="004D2145">
      <w:pPr>
        <w:widowControl w:val="0"/>
        <w:autoSpaceDE w:val="0"/>
        <w:autoSpaceDN w:val="0"/>
        <w:adjustRightInd w:val="0"/>
        <w:rPr>
          <w:del w:id="351" w:author="Olivia Imner" w:date="2018-11-22T10:27:00Z"/>
          <w:rFonts w:cs="Times New Roman"/>
          <w:color w:val="000000"/>
        </w:rPr>
      </w:pPr>
      <w:del w:id="352" w:author="Olivia Imner" w:date="2018-11-22T10:27:00Z">
        <w:r w:rsidRPr="006A5D72" w:rsidDel="003727F8">
          <w:rPr>
            <w:rFonts w:cs="Times New Roman"/>
            <w:color w:val="000000"/>
          </w:rPr>
          <w:delText xml:space="preserve">Conole, Gráinne. (2010). </w:delText>
        </w:r>
        <w:r w:rsidRPr="006A5D72" w:rsidDel="003727F8">
          <w:rPr>
            <w:rFonts w:cs="Times New Roman"/>
            <w:i/>
            <w:iCs/>
            <w:color w:val="000000"/>
          </w:rPr>
          <w:delText>Review of Pedagogical Models and their use in e-learning</w:delText>
        </w:r>
        <w:r w:rsidRPr="006A5D72" w:rsidDel="003727F8">
          <w:rPr>
            <w:rFonts w:cs="Times New Roman"/>
            <w:color w:val="000000"/>
          </w:rPr>
          <w:delText>. Milton Keynes: Open University. Retrieved from goo.gl/AfBK7R</w:delText>
        </w:r>
      </w:del>
    </w:p>
    <w:p w14:paraId="185F1515" w14:textId="00E8FE88" w:rsidR="004D2145" w:rsidRPr="006A5D72" w:rsidDel="003727F8" w:rsidRDefault="004D2145">
      <w:pPr>
        <w:widowControl w:val="0"/>
        <w:autoSpaceDE w:val="0"/>
        <w:autoSpaceDN w:val="0"/>
        <w:adjustRightInd w:val="0"/>
        <w:rPr>
          <w:del w:id="353" w:author="Olivia Imner" w:date="2018-11-22T10:27:00Z"/>
          <w:rFonts w:cs="Times New Roman"/>
          <w:color w:val="000000"/>
        </w:rPr>
      </w:pPr>
      <w:del w:id="354" w:author="Olivia Imner" w:date="2018-11-22T10:27:00Z">
        <w:r w:rsidRPr="006A5D72" w:rsidDel="003727F8">
          <w:rPr>
            <w:rFonts w:cs="Times New Roman"/>
            <w:color w:val="000000"/>
          </w:rPr>
          <w:delText xml:space="preserve">Dabbagh, N. (2005). Pedagogical models for E-Learning: A theory-based design framework. In </w:delText>
        </w:r>
        <w:r w:rsidRPr="006A5D72" w:rsidDel="003727F8">
          <w:rPr>
            <w:rFonts w:cs="Times New Roman"/>
            <w:i/>
            <w:iCs/>
            <w:color w:val="000000"/>
          </w:rPr>
          <w:delText>In International Journal of Technology in Teaching and Learning</w:delText>
        </w:r>
        <w:r w:rsidRPr="006A5D72" w:rsidDel="003727F8">
          <w:rPr>
            <w:rFonts w:cs="Times New Roman"/>
            <w:color w:val="000000"/>
          </w:rPr>
          <w:delText xml:space="preserve"> (pp. 25–44).</w:delText>
        </w:r>
      </w:del>
    </w:p>
    <w:p w14:paraId="12B88413" w14:textId="46A2C45A" w:rsidR="004D2145" w:rsidRPr="006A5D72" w:rsidDel="003727F8" w:rsidRDefault="004D2145">
      <w:pPr>
        <w:widowControl w:val="0"/>
        <w:autoSpaceDE w:val="0"/>
        <w:autoSpaceDN w:val="0"/>
        <w:adjustRightInd w:val="0"/>
        <w:rPr>
          <w:del w:id="355" w:author="Olivia Imner" w:date="2018-11-22T10:27:00Z"/>
          <w:rFonts w:cs="Times New Roman"/>
          <w:color w:val="000000"/>
        </w:rPr>
      </w:pPr>
      <w:del w:id="356" w:author="Olivia Imner" w:date="2018-11-22T10:27:00Z">
        <w:r w:rsidRPr="006A5D72" w:rsidDel="003727F8">
          <w:rPr>
            <w:rFonts w:cs="Times New Roman"/>
            <w:color w:val="000000"/>
          </w:rPr>
          <w:delText xml:space="preserve">Dalsgaard, C. (2005). Pedagogical quality in e-learning. </w:delText>
        </w:r>
        <w:r w:rsidRPr="006A5D72" w:rsidDel="003727F8">
          <w:rPr>
            <w:rFonts w:cs="Times New Roman"/>
            <w:i/>
            <w:iCs/>
            <w:color w:val="000000"/>
          </w:rPr>
          <w:delText>Eleed</w:delText>
        </w:r>
        <w:r w:rsidRPr="006A5D72" w:rsidDel="003727F8">
          <w:rPr>
            <w:rFonts w:cs="Times New Roman"/>
            <w:color w:val="000000"/>
          </w:rPr>
          <w:delText xml:space="preserve">, </w:delText>
        </w:r>
        <w:r w:rsidRPr="006A5D72" w:rsidDel="003727F8">
          <w:rPr>
            <w:rFonts w:cs="Times New Roman"/>
            <w:i/>
            <w:iCs/>
            <w:color w:val="000000"/>
          </w:rPr>
          <w:delText>1</w:delText>
        </w:r>
        <w:r w:rsidRPr="006A5D72" w:rsidDel="003727F8">
          <w:rPr>
            <w:rFonts w:cs="Times New Roman"/>
            <w:color w:val="000000"/>
          </w:rPr>
          <w:delText>(1). Retrieved from https://eleed.campussource.de/archive/1/78/index_html</w:delText>
        </w:r>
      </w:del>
    </w:p>
    <w:p w14:paraId="4BAF9548" w14:textId="11E6193A" w:rsidR="004D2145" w:rsidRPr="006A5D72" w:rsidDel="003727F8" w:rsidRDefault="004D2145">
      <w:pPr>
        <w:widowControl w:val="0"/>
        <w:autoSpaceDE w:val="0"/>
        <w:autoSpaceDN w:val="0"/>
        <w:adjustRightInd w:val="0"/>
        <w:rPr>
          <w:del w:id="357" w:author="Olivia Imner" w:date="2018-11-22T10:27:00Z"/>
          <w:rFonts w:cs="Times New Roman"/>
          <w:color w:val="000000"/>
        </w:rPr>
      </w:pPr>
      <w:del w:id="358" w:author="Olivia Imner" w:date="2018-11-22T10:27:00Z">
        <w:r w:rsidRPr="006A5D72" w:rsidDel="003727F8">
          <w:rPr>
            <w:rFonts w:cs="Times New Roman"/>
            <w:color w:val="000000"/>
          </w:rPr>
          <w:delText xml:space="preserve">European Union Reference Laboratories. (2001). </w:delText>
        </w:r>
        <w:r w:rsidRPr="006A5D72" w:rsidDel="003727F8">
          <w:rPr>
            <w:rFonts w:cs="Times New Roman"/>
            <w:i/>
            <w:iCs/>
            <w:color w:val="000000"/>
          </w:rPr>
          <w:delText>eLearning : Designing Tomorrow’s Education An Interim Report</w:delText>
        </w:r>
        <w:r w:rsidRPr="006A5D72" w:rsidDel="003727F8">
          <w:rPr>
            <w:rFonts w:cs="Times New Roman"/>
            <w:color w:val="000000"/>
          </w:rPr>
          <w:delText>. International Co-operation Europe Ltd: Commission Of The European Communities. Retrieved from goo.gl/nhn8QH</w:delText>
        </w:r>
      </w:del>
    </w:p>
    <w:p w14:paraId="29FED6D4" w14:textId="086C8E03" w:rsidR="004D2145" w:rsidRPr="006A5D72" w:rsidDel="003727F8" w:rsidRDefault="004D2145">
      <w:pPr>
        <w:widowControl w:val="0"/>
        <w:autoSpaceDE w:val="0"/>
        <w:autoSpaceDN w:val="0"/>
        <w:adjustRightInd w:val="0"/>
        <w:rPr>
          <w:del w:id="359" w:author="Olivia Imner" w:date="2018-11-22T10:27:00Z"/>
          <w:rFonts w:cs="Times New Roman"/>
          <w:color w:val="000000"/>
        </w:rPr>
      </w:pPr>
      <w:del w:id="360" w:author="Olivia Imner" w:date="2018-11-22T10:27:00Z">
        <w:r w:rsidRPr="006A5D72" w:rsidDel="003727F8">
          <w:rPr>
            <w:rFonts w:cs="Times New Roman"/>
            <w:color w:val="000000"/>
          </w:rPr>
          <w:delText xml:space="preserve">Kauchak, D. P., &amp; Eggen, P. D. (2011). </w:delText>
        </w:r>
        <w:r w:rsidRPr="006A5D72" w:rsidDel="003727F8">
          <w:rPr>
            <w:rFonts w:cs="Times New Roman"/>
            <w:i/>
            <w:iCs/>
            <w:color w:val="000000"/>
          </w:rPr>
          <w:delText>Learning and teaching: research-based methods</w:delText>
        </w:r>
        <w:r w:rsidRPr="006A5D72" w:rsidDel="003727F8">
          <w:rPr>
            <w:rFonts w:cs="Times New Roman"/>
            <w:color w:val="000000"/>
          </w:rPr>
          <w:delText>. Boston: Pearson.</w:delText>
        </w:r>
      </w:del>
    </w:p>
    <w:p w14:paraId="30845D88" w14:textId="6140D4E6" w:rsidR="004D2145" w:rsidRPr="006A5D72" w:rsidDel="003727F8" w:rsidRDefault="004D2145">
      <w:pPr>
        <w:widowControl w:val="0"/>
        <w:autoSpaceDE w:val="0"/>
        <w:autoSpaceDN w:val="0"/>
        <w:adjustRightInd w:val="0"/>
        <w:rPr>
          <w:del w:id="361" w:author="Olivia Imner" w:date="2018-11-22T10:27:00Z"/>
          <w:rFonts w:cs="Times New Roman"/>
          <w:color w:val="000000"/>
        </w:rPr>
      </w:pPr>
      <w:del w:id="362" w:author="Olivia Imner" w:date="2018-11-22T10:27:00Z">
        <w:r w:rsidRPr="006A5D72" w:rsidDel="003727F8">
          <w:rPr>
            <w:rFonts w:cs="Times New Roman"/>
            <w:color w:val="000000"/>
          </w:rPr>
          <w:delText xml:space="preserve">Magliaro, S. G., Lockee, B. B., &amp; Burton, J. K. (2005). Direct instruction revisited: A key model for instructional technology. </w:delText>
        </w:r>
        <w:r w:rsidRPr="006A5D72" w:rsidDel="003727F8">
          <w:rPr>
            <w:rFonts w:cs="Times New Roman"/>
            <w:i/>
            <w:iCs/>
            <w:color w:val="000000"/>
          </w:rPr>
          <w:delText>Educational Technology Research and Development</w:delText>
        </w:r>
        <w:r w:rsidRPr="006A5D72" w:rsidDel="003727F8">
          <w:rPr>
            <w:rFonts w:cs="Times New Roman"/>
            <w:color w:val="000000"/>
          </w:rPr>
          <w:delText xml:space="preserve">, </w:delText>
        </w:r>
        <w:r w:rsidRPr="006A5D72" w:rsidDel="003727F8">
          <w:rPr>
            <w:rFonts w:cs="Times New Roman"/>
            <w:i/>
            <w:iCs/>
            <w:color w:val="000000"/>
          </w:rPr>
          <w:delText>53</w:delText>
        </w:r>
        <w:r w:rsidRPr="006A5D72" w:rsidDel="003727F8">
          <w:rPr>
            <w:rFonts w:cs="Times New Roman"/>
            <w:color w:val="000000"/>
          </w:rPr>
          <w:delText>(4), 41–55. https://doi.org/10.1007/BF02504684</w:delText>
        </w:r>
      </w:del>
    </w:p>
    <w:p w14:paraId="6104EE11" w14:textId="089B144B" w:rsidR="004D2145" w:rsidRPr="006A5D72" w:rsidDel="003727F8" w:rsidRDefault="004D2145">
      <w:pPr>
        <w:widowControl w:val="0"/>
        <w:autoSpaceDE w:val="0"/>
        <w:autoSpaceDN w:val="0"/>
        <w:adjustRightInd w:val="0"/>
        <w:rPr>
          <w:del w:id="363" w:author="Olivia Imner" w:date="2018-11-22T10:27:00Z"/>
          <w:rFonts w:cs="Times New Roman"/>
          <w:color w:val="000000"/>
        </w:rPr>
      </w:pPr>
      <w:del w:id="364" w:author="Olivia Imner" w:date="2018-11-22T10:27:00Z">
        <w:r w:rsidRPr="006A5D72" w:rsidDel="003727F8">
          <w:rPr>
            <w:rFonts w:cs="Times New Roman"/>
            <w:color w:val="000000"/>
          </w:rPr>
          <w:delText xml:space="preserve">Mayes, T., &amp; de Freitas, S. (2004). Review of e-learning theories, frameworks and models. </w:delText>
        </w:r>
        <w:r w:rsidRPr="006A5D72" w:rsidDel="003727F8">
          <w:rPr>
            <w:rFonts w:cs="Times New Roman"/>
            <w:i/>
            <w:iCs/>
            <w:color w:val="000000"/>
          </w:rPr>
          <w:delText>JISC E-Learning Models Desk Study</w:delText>
        </w:r>
        <w:r w:rsidRPr="006A5D72" w:rsidDel="003727F8">
          <w:rPr>
            <w:rFonts w:cs="Times New Roman"/>
            <w:color w:val="000000"/>
          </w:rPr>
          <w:delText>, (1).</w:delText>
        </w:r>
      </w:del>
    </w:p>
    <w:p w14:paraId="152DDCD8" w14:textId="2878FD64" w:rsidR="004D2145" w:rsidRPr="006A5D72" w:rsidDel="003727F8" w:rsidRDefault="004D2145">
      <w:pPr>
        <w:widowControl w:val="0"/>
        <w:autoSpaceDE w:val="0"/>
        <w:autoSpaceDN w:val="0"/>
        <w:adjustRightInd w:val="0"/>
        <w:rPr>
          <w:del w:id="365" w:author="Olivia Imner" w:date="2018-11-22T10:27:00Z"/>
          <w:rFonts w:cs="Times New Roman"/>
          <w:color w:val="000000"/>
        </w:rPr>
      </w:pPr>
      <w:del w:id="366" w:author="Olivia Imner" w:date="2018-11-22T10:27:00Z">
        <w:r w:rsidRPr="006A5D72" w:rsidDel="003727F8">
          <w:rPr>
            <w:rFonts w:cs="Times New Roman"/>
            <w:color w:val="000000"/>
          </w:rPr>
          <w:delText xml:space="preserve">Olaniran, B. A. (Ed.). (2010). </w:delText>
        </w:r>
        <w:r w:rsidRPr="006A5D72" w:rsidDel="003727F8">
          <w:rPr>
            <w:rFonts w:cs="Times New Roman"/>
            <w:i/>
            <w:iCs/>
            <w:color w:val="000000"/>
          </w:rPr>
          <w:delText>Cases on Successful E-Learning Practices in the Developed and Developing World: Methods for the Global Information Economy</w:delText>
        </w:r>
        <w:r w:rsidRPr="006A5D72" w:rsidDel="003727F8">
          <w:rPr>
            <w:rFonts w:cs="Times New Roman"/>
            <w:color w:val="000000"/>
          </w:rPr>
          <w:delText>. IGI Global. https://doi.org/10.4018/978-1-60566-942-7</w:delText>
        </w:r>
      </w:del>
    </w:p>
    <w:p w14:paraId="1B7DF5B4" w14:textId="7160B512" w:rsidR="004D2145" w:rsidRPr="006A5D72" w:rsidDel="003727F8" w:rsidRDefault="004D2145">
      <w:pPr>
        <w:widowControl w:val="0"/>
        <w:autoSpaceDE w:val="0"/>
        <w:autoSpaceDN w:val="0"/>
        <w:adjustRightInd w:val="0"/>
        <w:rPr>
          <w:del w:id="367" w:author="Olivia Imner" w:date="2018-11-22T10:27:00Z"/>
          <w:rFonts w:cs="Times New Roman"/>
          <w:color w:val="000000"/>
        </w:rPr>
      </w:pPr>
      <w:del w:id="368" w:author="Olivia Imner" w:date="2018-11-22T10:27:00Z">
        <w:r w:rsidRPr="006A5D72" w:rsidDel="003727F8">
          <w:rPr>
            <w:rFonts w:cs="Times New Roman"/>
            <w:color w:val="000000"/>
          </w:rPr>
          <w:delText xml:space="preserve">Pange, A., &amp; Pange, J. (2011). Is E-learning Based On Learning Theories? A Literature Review. </w:delText>
        </w:r>
        <w:r w:rsidRPr="006A5D72" w:rsidDel="003727F8">
          <w:rPr>
            <w:rFonts w:cs="Times New Roman"/>
            <w:i/>
            <w:iCs/>
            <w:color w:val="000000"/>
          </w:rPr>
          <w:delText>World Academy of Science, Engineering &amp; Technology</w:delText>
        </w:r>
        <w:r w:rsidRPr="006A5D72" w:rsidDel="003727F8">
          <w:rPr>
            <w:rFonts w:cs="Times New Roman"/>
            <w:color w:val="000000"/>
          </w:rPr>
          <w:delText xml:space="preserve">, </w:delText>
        </w:r>
        <w:r w:rsidRPr="006A5D72" w:rsidDel="003727F8">
          <w:rPr>
            <w:rFonts w:cs="Times New Roman"/>
            <w:i/>
            <w:iCs/>
            <w:color w:val="000000"/>
          </w:rPr>
          <w:delText>5</w:delText>
        </w:r>
        <w:r w:rsidRPr="006A5D72" w:rsidDel="003727F8">
          <w:rPr>
            <w:rFonts w:cs="Times New Roman"/>
            <w:color w:val="000000"/>
          </w:rPr>
          <w:delText>(8).</w:delText>
        </w:r>
      </w:del>
    </w:p>
    <w:p w14:paraId="4A47CCD0" w14:textId="3593C2EA" w:rsidR="004D2145" w:rsidRPr="006A5D72" w:rsidDel="003727F8" w:rsidRDefault="004D2145">
      <w:pPr>
        <w:widowControl w:val="0"/>
        <w:autoSpaceDE w:val="0"/>
        <w:autoSpaceDN w:val="0"/>
        <w:adjustRightInd w:val="0"/>
        <w:rPr>
          <w:del w:id="369" w:author="Olivia Imner" w:date="2018-11-22T10:27:00Z"/>
          <w:rFonts w:cs="Times New Roman"/>
          <w:color w:val="000000"/>
        </w:rPr>
      </w:pPr>
      <w:del w:id="370" w:author="Olivia Imner" w:date="2018-11-22T10:27:00Z">
        <w:r w:rsidRPr="006A5D72" w:rsidDel="003727F8">
          <w:rPr>
            <w:rFonts w:cs="Times New Roman"/>
            <w:color w:val="000000"/>
          </w:rPr>
          <w:delText>Siemens, G. (2014). Connectivism: A Learning Theory for the Digital Age, 8.</w:delText>
        </w:r>
      </w:del>
    </w:p>
    <w:p w14:paraId="3F8919E9" w14:textId="12696A1A" w:rsidR="004D2145" w:rsidRPr="006A5D72" w:rsidDel="003727F8" w:rsidRDefault="004D2145">
      <w:pPr>
        <w:widowControl w:val="0"/>
        <w:autoSpaceDE w:val="0"/>
        <w:autoSpaceDN w:val="0"/>
        <w:adjustRightInd w:val="0"/>
        <w:rPr>
          <w:del w:id="371" w:author="Olivia Imner" w:date="2018-11-22T10:27:00Z"/>
          <w:rFonts w:cs="Times New Roman"/>
          <w:color w:val="000000"/>
        </w:rPr>
      </w:pPr>
      <w:del w:id="372" w:author="Olivia Imner" w:date="2018-11-22T10:27:00Z">
        <w:r w:rsidRPr="006A5D72" w:rsidDel="003727F8">
          <w:rPr>
            <w:rFonts w:cs="Times New Roman"/>
            <w:color w:val="000000"/>
          </w:rPr>
          <w:delText xml:space="preserve">Yeh, Y.-C. (2009). Integrating e-learning into the Direct-instruction Model to enhance the effectiveness of critical-thinking instruction. </w:delText>
        </w:r>
        <w:r w:rsidRPr="006A5D72" w:rsidDel="003727F8">
          <w:rPr>
            <w:rFonts w:cs="Times New Roman"/>
            <w:i/>
            <w:iCs/>
            <w:color w:val="000000"/>
          </w:rPr>
          <w:delText>Instructional Science</w:delText>
        </w:r>
        <w:r w:rsidRPr="006A5D72" w:rsidDel="003727F8">
          <w:rPr>
            <w:rFonts w:cs="Times New Roman"/>
            <w:color w:val="000000"/>
          </w:rPr>
          <w:delText xml:space="preserve">, </w:delText>
        </w:r>
        <w:r w:rsidRPr="006A5D72" w:rsidDel="003727F8">
          <w:rPr>
            <w:rFonts w:cs="Times New Roman"/>
            <w:i/>
            <w:iCs/>
            <w:color w:val="000000"/>
          </w:rPr>
          <w:delText>37</w:delText>
        </w:r>
        <w:r w:rsidRPr="006A5D72" w:rsidDel="003727F8">
          <w:rPr>
            <w:rFonts w:cs="Times New Roman"/>
            <w:color w:val="000000"/>
          </w:rPr>
          <w:delText>(2), 185–203. Retrieved from goo.gl/Lo4tFB</w:delText>
        </w:r>
      </w:del>
    </w:p>
    <w:p w14:paraId="34026666" w14:textId="1D44E3E4" w:rsidR="00D45847" w:rsidRPr="004D2145" w:rsidRDefault="00B67ECD" w:rsidP="004D2145">
      <w:pPr>
        <w:spacing w:line="480" w:lineRule="auto"/>
        <w:rPr>
          <w:rFonts w:eastAsia="Times New Roman" w:cs="Times New Roman"/>
          <w:color w:val="222222"/>
          <w:shd w:val="clear" w:color="auto" w:fill="FFFFFF"/>
        </w:rPr>
      </w:pPr>
      <w:r w:rsidRPr="004D2145">
        <w:rPr>
          <w:rFonts w:eastAsia="Times New Roman" w:cs="Times New Roman"/>
          <w:color w:val="222222"/>
          <w:shd w:val="clear" w:color="auto" w:fill="FFFFFF"/>
        </w:rPr>
        <w:fldChar w:fldCharType="end"/>
      </w:r>
      <w:r w:rsidR="00850895">
        <w:br w:type="page"/>
      </w:r>
    </w:p>
    <w:p w14:paraId="552823EF" w14:textId="352D9058" w:rsidR="00D45847" w:rsidRPr="00305D18" w:rsidRDefault="009F3187" w:rsidP="009D27B3">
      <w:pPr>
        <w:pStyle w:val="Heading11"/>
      </w:pPr>
      <w:bookmarkStart w:id="373" w:name="_Toc391456187"/>
      <w:bookmarkStart w:id="374" w:name="_Toc401327944"/>
      <w:bookmarkEnd w:id="373"/>
      <w:r w:rsidRPr="009F3187">
        <w:lastRenderedPageBreak/>
        <w:t>Bilagor</w:t>
      </w:r>
      <w:bookmarkEnd w:id="374"/>
      <w:r w:rsidR="00850895" w:rsidRPr="004E58AD">
        <w:t xml:space="preserve"> </w:t>
      </w:r>
    </w:p>
    <w:tbl>
      <w:tblPr>
        <w:tblStyle w:val="TableGrid"/>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Paragraph"/>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IntenseEmphasis"/>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IntenseEmphasis"/>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IntenseEmphasis"/>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Paragraph"/>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IntenseEmphasis"/>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IntenseEmphasis"/>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IntenseEmphasis"/>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Paragraph"/>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Paragraph"/>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7A0B1F3A"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375" w:name="_Toc391456188"/>
      <w:bookmarkEnd w:id="375"/>
      <w:r w:rsidRPr="00D01DE3">
        <w:rPr>
          <w:rStyle w:val="IntenseEmphasis"/>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7971FB">
        <w:rPr>
          <w:rStyle w:val="FootnoteReference"/>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7971FB">
        <w:rPr>
          <w:rStyle w:val="FootnoteReference"/>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IntenseEmphasis"/>
          <w:color w:val="00000A"/>
        </w:rPr>
      </w:pPr>
    </w:p>
    <w:p w14:paraId="1DDA57C4" w14:textId="51F728F2" w:rsidR="009F1170" w:rsidRDefault="00850895" w:rsidP="00DD12F3">
      <w:pPr>
        <w:rPr>
          <w:b/>
          <w:bCs/>
          <w:iCs/>
          <w:color w:val="00000A"/>
        </w:rPr>
      </w:pPr>
      <w:r w:rsidRPr="00D01DE3">
        <w:rPr>
          <w:rStyle w:val="IntenseEmphasis"/>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IntenseEmphasis"/>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7971FB">
        <w:rPr>
          <w:rStyle w:val="FootnoteReference"/>
        </w:rPr>
        <w:footnoteReference w:id="3"/>
      </w:r>
      <w:r w:rsidR="00850895">
        <w:rPr>
          <w:rFonts w:eastAsia="Times New Roman" w:cs="Times New Roman"/>
          <w:color w:val="333333"/>
        </w:rPr>
        <w:t xml:space="preserve"> (kognitiva färdigheter) för att gestalta</w:t>
      </w:r>
      <w:r w:rsidR="00850895" w:rsidRPr="007971FB">
        <w:rPr>
          <w:rStyle w:val="FootnoteReference"/>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IntenseEmphasis"/>
          <w:color w:val="00000A"/>
        </w:rPr>
      </w:pPr>
    </w:p>
    <w:p w14:paraId="55D689E2" w14:textId="57848557" w:rsidR="00D45847" w:rsidRPr="009F1170" w:rsidRDefault="00850895" w:rsidP="004E58AD">
      <w:pPr>
        <w:rPr>
          <w:b/>
          <w:bCs/>
          <w:iCs/>
          <w:color w:val="00000A"/>
        </w:rPr>
      </w:pPr>
      <w:r w:rsidRPr="00622CDA">
        <w:rPr>
          <w:rStyle w:val="IntenseEmphasis"/>
          <w:color w:val="00000A"/>
        </w:rPr>
        <w:t xml:space="preserve">Kontext </w:t>
      </w:r>
      <w:r w:rsidR="00622CDA" w:rsidRPr="00A53F62">
        <w:rPr>
          <w:b/>
          <w:i/>
        </w:rPr>
        <w:t>&amp;</w:t>
      </w:r>
      <w:r w:rsidR="00622CDA" w:rsidRPr="00622CDA">
        <w:rPr>
          <w:rStyle w:val="IntenseEmphasis"/>
          <w:color w:val="00000A"/>
        </w:rPr>
        <w:t xml:space="preserve"> </w:t>
      </w:r>
      <w:r w:rsidRPr="00622CDA">
        <w:rPr>
          <w:rStyle w:val="IntenseEmphasis"/>
          <w:color w:val="00000A"/>
        </w:rPr>
        <w:t>riktlinjer</w:t>
      </w:r>
      <w:r w:rsidRPr="00D01DE3">
        <w:rPr>
          <w:rStyle w:val="IntenseEmphasis"/>
          <w:color w:val="00000A"/>
        </w:rPr>
        <w:t xml:space="preserve"> </w:t>
      </w:r>
    </w:p>
    <w:p w14:paraId="62B41A16" w14:textId="1365F493" w:rsidR="00304D18" w:rsidRDefault="00F16CB6" w:rsidP="00DD12F3">
      <w:pPr>
        <w:rPr>
          <w:rFonts w:cs="Times New Roman"/>
        </w:rPr>
      </w:pPr>
      <w:r>
        <w:rPr>
          <w:rStyle w:val="Emphasis"/>
          <w:rFonts w:cs="Times New Roman"/>
          <w:i w:val="0"/>
        </w:rPr>
        <w:t xml:space="preserve">8. </w:t>
      </w:r>
      <w:r w:rsidR="00304D18">
        <w:rPr>
          <w:rStyle w:val="IntenseEmphasis"/>
          <w:i w:val="0"/>
          <w:color w:val="00000A"/>
        </w:rPr>
        <w:t>ATM</w:t>
      </w:r>
      <w:r w:rsidR="00304D18">
        <w:rPr>
          <w:rStyle w:val="Emphasis"/>
          <w:rFonts w:cs="Times New Roman"/>
          <w:i w:val="0"/>
        </w:rPr>
        <w:t xml:space="preserve">: </w:t>
      </w:r>
      <w:r w:rsidR="00850895">
        <w:rPr>
          <w:rStyle w:val="Emphasis"/>
          <w:rFonts w:cs="Times New Roman"/>
          <w:i w:val="0"/>
        </w:rPr>
        <w:t>Hur viktigt är det att det genomförs en analys av studentens explicita och implicita normer</w:t>
      </w:r>
      <w:r w:rsidR="00850895" w:rsidRPr="007971FB">
        <w:rPr>
          <w:rStyle w:val="FootnoteReference"/>
        </w:rPr>
        <w:footnoteReference w:id="5"/>
      </w:r>
      <w:r w:rsidR="00850895">
        <w:rPr>
          <w:rStyle w:val="Emphasis"/>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Emphasis"/>
          <w:rFonts w:cs="Times New Roman"/>
          <w:i w:val="0"/>
        </w:rPr>
        <w:t xml:space="preserve">9. </w:t>
      </w:r>
      <w:r w:rsidR="00304D18" w:rsidRPr="00304D18">
        <w:rPr>
          <w:rStyle w:val="Emphasis"/>
          <w:rFonts w:cs="Times New Roman"/>
          <w:b/>
          <w:i w:val="0"/>
        </w:rPr>
        <w:t>KLM</w:t>
      </w:r>
      <w:r w:rsidR="00304D18">
        <w:rPr>
          <w:rStyle w:val="Emphasis"/>
          <w:rFonts w:cs="Times New Roman"/>
          <w:i w:val="0"/>
        </w:rPr>
        <w:t xml:space="preserve">: </w:t>
      </w:r>
      <w:r w:rsidR="00850895" w:rsidRPr="00304D18">
        <w:rPr>
          <w:rStyle w:val="Emphasis"/>
          <w:rFonts w:cs="Times New Roman"/>
          <w:i w:val="0"/>
        </w:rPr>
        <w:t>Hur</w:t>
      </w:r>
      <w:r w:rsidR="00850895">
        <w:rPr>
          <w:rStyle w:val="Emphasis"/>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Emphasis"/>
          <w:rFonts w:cs="Times New Roman"/>
          <w:i w:val="0"/>
        </w:rPr>
        <w:t xml:space="preserve">10. </w:t>
      </w:r>
      <w:r w:rsidR="00304D18" w:rsidRPr="00304D18">
        <w:rPr>
          <w:rStyle w:val="Emphasis"/>
          <w:rFonts w:cs="Times New Roman"/>
          <w:b/>
          <w:i w:val="0"/>
        </w:rPr>
        <w:t>DIM</w:t>
      </w:r>
      <w:r w:rsidR="00304D18">
        <w:rPr>
          <w:rStyle w:val="Emphasis"/>
          <w:rFonts w:cs="Times New Roman"/>
          <w:i w:val="0"/>
        </w:rPr>
        <w:t xml:space="preserve">: </w:t>
      </w:r>
      <w:r w:rsidR="00850895" w:rsidRPr="00304D18">
        <w:rPr>
          <w:rStyle w:val="Emphasis"/>
          <w:rFonts w:cs="Times New Roman"/>
          <w:i w:val="0"/>
        </w:rPr>
        <w:t>Hur</w:t>
      </w:r>
      <w:r w:rsidR="00850895">
        <w:rPr>
          <w:rStyle w:val="Emphasis"/>
          <w:rFonts w:cs="Times New Roman"/>
          <w:i w:val="0"/>
        </w:rPr>
        <w:t xml:space="preserve"> viktigt är det att lärandet genomförs med hjälp av övning och granskning</w:t>
      </w:r>
      <w:r w:rsidR="00850895" w:rsidRPr="007971FB">
        <w:rPr>
          <w:rStyle w:val="FootnoteReference"/>
        </w:rPr>
        <w:footnoteReference w:id="6"/>
      </w:r>
      <w:r w:rsidR="00850895">
        <w:rPr>
          <w:rStyle w:val="Emphasis"/>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Emphasis"/>
          <w:rFonts w:cs="Times New Roman"/>
          <w:i w:val="0"/>
        </w:rPr>
        <w:t xml:space="preserve">11. </w:t>
      </w:r>
      <w:r w:rsidR="00304D18">
        <w:rPr>
          <w:b/>
        </w:rPr>
        <w:t>DIM</w:t>
      </w:r>
      <w:r w:rsidR="00304D18">
        <w:rPr>
          <w:rStyle w:val="Emphasis"/>
          <w:rFonts w:cs="Times New Roman"/>
          <w:i w:val="0"/>
        </w:rPr>
        <w:t xml:space="preserve">: </w:t>
      </w:r>
      <w:r w:rsidR="00850895">
        <w:rPr>
          <w:rStyle w:val="Emphasis"/>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Emphasis"/>
          <w:rFonts w:cs="Times New Roman"/>
          <w:b/>
          <w:i w:val="0"/>
        </w:rPr>
        <w:t>KLM</w:t>
      </w:r>
      <w:r w:rsidR="00304D18">
        <w:rPr>
          <w:rStyle w:val="Emphasis"/>
          <w:rFonts w:cs="Times New Roman"/>
          <w:i w:val="0"/>
        </w:rPr>
        <w:t>:</w:t>
      </w:r>
      <w:r w:rsidR="00304D18">
        <w:rPr>
          <w:rStyle w:val="Emphasis"/>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IntenseEmphasis"/>
          <w:color w:val="00000A"/>
        </w:rPr>
      </w:pPr>
    </w:p>
    <w:p w14:paraId="671B8297" w14:textId="0F6CFA9C" w:rsidR="004E58AD" w:rsidRPr="009F1170" w:rsidRDefault="00850895" w:rsidP="004E58AD">
      <w:pPr>
        <w:rPr>
          <w:b/>
          <w:bCs/>
          <w:iCs/>
          <w:color w:val="00000A"/>
        </w:rPr>
      </w:pPr>
      <w:r w:rsidRPr="00D01DE3">
        <w:rPr>
          <w:rStyle w:val="IntenseEmphasis"/>
          <w:color w:val="00000A"/>
        </w:rPr>
        <w:t xml:space="preserve">Användarbarhet </w:t>
      </w:r>
      <w:r w:rsidR="00622CDA">
        <w:rPr>
          <w:rStyle w:val="IntenseEmphasis"/>
          <w:color w:val="00000A"/>
        </w:rPr>
        <w:t>&amp;</w:t>
      </w:r>
      <w:r w:rsidR="00622CDA" w:rsidRPr="00D01DE3">
        <w:rPr>
          <w:rStyle w:val="IntenseEmphasis"/>
          <w:color w:val="00000A"/>
        </w:rPr>
        <w:t xml:space="preserve"> </w:t>
      </w:r>
      <w:r w:rsidRPr="00D01DE3">
        <w:rPr>
          <w:rStyle w:val="IntenseEmphasis"/>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IntenseEmphasis"/>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IntenseEmphasis"/>
          <w:color w:val="00000A"/>
        </w:rPr>
      </w:pPr>
      <w:r>
        <w:rPr>
          <w:rStyle w:val="IntenseEmphasis"/>
          <w:color w:val="00000A"/>
        </w:rPr>
        <w:tab/>
      </w:r>
    </w:p>
    <w:p w14:paraId="41F6E5CC" w14:textId="2B2B6B7C" w:rsidR="00D45847" w:rsidRPr="00D01DE3" w:rsidRDefault="00850895" w:rsidP="004E58AD">
      <w:pPr>
        <w:rPr>
          <w:rStyle w:val="IntenseEmphasis"/>
          <w:color w:val="00000A"/>
        </w:rPr>
      </w:pPr>
      <w:r w:rsidRPr="00D01DE3">
        <w:rPr>
          <w:rStyle w:val="IntenseEmphasis"/>
          <w:color w:val="00000A"/>
        </w:rPr>
        <w:t>Samarbete</w:t>
      </w:r>
    </w:p>
    <w:p w14:paraId="549AD0B7" w14:textId="5245E11C" w:rsidR="00A44BD4" w:rsidRDefault="00F16CB6" w:rsidP="004E58AD">
      <w:pPr>
        <w:pBdr>
          <w:bottom w:val="single" w:sz="6" w:space="1" w:color="auto"/>
        </w:pBdr>
        <w:rPr>
          <w:rFonts w:cs="Times New Roman"/>
        </w:rPr>
      </w:pPr>
      <w:r>
        <w:rPr>
          <w:rStyle w:val="IntenseEmphasis"/>
          <w:rFonts w:eastAsia="Times New Roman" w:cs="Times New Roman"/>
          <w:b w:val="0"/>
          <w:bCs w:val="0"/>
          <w:i w:val="0"/>
          <w:iCs w:val="0"/>
          <w:color w:val="333333"/>
        </w:rPr>
        <w:t xml:space="preserve">15. </w:t>
      </w:r>
      <w:r w:rsidR="00304D18">
        <w:rPr>
          <w:rStyle w:val="IntenseEmphasis"/>
          <w:rFonts w:eastAsia="Times New Roman" w:cs="Times New Roman"/>
          <w:bCs w:val="0"/>
          <w:i w:val="0"/>
          <w:iCs w:val="0"/>
          <w:color w:val="333333"/>
        </w:rPr>
        <w:t>KLM</w:t>
      </w:r>
      <w:r w:rsidR="00304D18" w:rsidRPr="00304D18">
        <w:rPr>
          <w:rStyle w:val="IntenseEmphasis"/>
          <w:rFonts w:eastAsia="Times New Roman" w:cs="Times New Roman"/>
          <w:b w:val="0"/>
          <w:bCs w:val="0"/>
          <w:i w:val="0"/>
          <w:iCs w:val="0"/>
          <w:color w:val="333333"/>
        </w:rPr>
        <w:t>:</w:t>
      </w:r>
      <w:r w:rsidR="00304D18">
        <w:rPr>
          <w:rStyle w:val="IntenseEmphasis"/>
          <w:rFonts w:eastAsia="Times New Roman" w:cs="Times New Roman"/>
          <w:bCs w:val="0"/>
          <w:i w:val="0"/>
          <w:iCs w:val="0"/>
          <w:color w:val="333333"/>
        </w:rPr>
        <w:t xml:space="preserve"> </w:t>
      </w:r>
      <w:r w:rsidR="00850895">
        <w:rPr>
          <w:rStyle w:val="IntenseEmphasis"/>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IntenseEmphasis"/>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6241BFA6" w14:textId="77777777" w:rsidR="00BC101F" w:rsidRDefault="00BC101F" w:rsidP="003A56C6">
      <w:pPr>
        <w:jc w:val="both"/>
        <w:rPr>
          <w:rFonts w:ascii="Verdana" w:eastAsia="Times New Roman" w:hAnsi="Verdana" w:cs="Times New Roman"/>
          <w:b/>
          <w:color w:val="333333"/>
          <w:sz w:val="16"/>
          <w:szCs w:val="16"/>
        </w:rPr>
      </w:pPr>
    </w:p>
    <w:p w14:paraId="1283CEB4" w14:textId="38529D18"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lastRenderedPageBreak/>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4A0102">
        <w:rPr>
          <w:rFonts w:ascii="Verdana" w:hAnsi="Verdana"/>
          <w:sz w:val="16"/>
          <w:szCs w:val="16"/>
        </w:rPr>
        <w:t xml:space="preserve">Frågekonstruktioner 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376" w:name="_Toc391456189"/>
      <w:bookmarkEnd w:id="376"/>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Paragraph"/>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Paragraph"/>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68A89F8E" w14:textId="29E3A794" w:rsidR="00D45847" w:rsidRPr="000427E4" w:rsidRDefault="00AD2787" w:rsidP="000427E4">
      <w:pPr>
        <w:rPr>
          <w:rFonts w:ascii="Verdana" w:hAnsi="Verdana"/>
          <w:sz w:val="16"/>
          <w:szCs w:val="16"/>
        </w:rPr>
        <w:sectPr w:rsidR="00D45847" w:rsidRPr="000427E4" w:rsidSect="00C95447">
          <w:footerReference w:type="default" r:id="rId16"/>
          <w:footerReference w:type="first" r:id="rId17"/>
          <w:pgSz w:w="11906" w:h="16838"/>
          <w:pgMar w:top="1135" w:right="1417" w:bottom="1417" w:left="1417" w:header="0" w:footer="709" w:gutter="0"/>
          <w:lnNumType w:countBy="1" w:restart="continuous"/>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26B98418" w14:textId="360D441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00" w:author="Jason Serviss" w:date="2018-11-21T21:53:00Z" w:initials="JS">
    <w:p w14:paraId="501E31D9" w14:textId="3A7F48F0" w:rsidR="00C052D4" w:rsidRDefault="00C052D4">
      <w:pPr>
        <w:pStyle w:val="CommentText"/>
      </w:pPr>
      <w:r>
        <w:rPr>
          <w:rStyle w:val="CommentReference"/>
        </w:rPr>
        <w:annotationRef/>
      </w:r>
      <w:proofErr w:type="spellStart"/>
      <w:r>
        <w:t>Cannot</w:t>
      </w:r>
      <w:proofErr w:type="spellEnd"/>
      <w:r>
        <w:t xml:space="preserve"> </w:t>
      </w:r>
      <w:proofErr w:type="spellStart"/>
      <w:r>
        <w:t>find</w:t>
      </w:r>
      <w:proofErr w:type="spellEnd"/>
      <w:r>
        <w:t xml:space="preserve"> </w:t>
      </w:r>
      <w:proofErr w:type="spellStart"/>
      <w:r>
        <w:t>this</w:t>
      </w:r>
      <w:proofErr w:type="spellEnd"/>
      <w:r>
        <w:t xml:space="preserve"> in </w:t>
      </w:r>
      <w:proofErr w:type="spellStart"/>
      <w:r>
        <w:t>cited</w:t>
      </w:r>
      <w:proofErr w:type="spellEnd"/>
      <w:r>
        <w:t xml:space="preserve"> source. </w:t>
      </w:r>
      <w:proofErr w:type="spellStart"/>
      <w:r>
        <w:t>Furthermore</w:t>
      </w:r>
      <w:proofErr w:type="spellEnd"/>
      <w:r>
        <w:t xml:space="preserve">, source is </w:t>
      </w:r>
      <w:proofErr w:type="spellStart"/>
      <w:r>
        <w:t>about</w:t>
      </w:r>
      <w:proofErr w:type="spellEnd"/>
      <w:r>
        <w:t xml:space="preserve"> ”</w:t>
      </w:r>
      <w:proofErr w:type="spellStart"/>
      <w:r w:rsidRPr="00B00BFB">
        <w:t>Connectivism</w:t>
      </w:r>
      <w:proofErr w:type="spellEnd"/>
      <w:r>
        <w:t>” not ”</w:t>
      </w:r>
      <w:proofErr w:type="spellStart"/>
      <w:r>
        <w:t>cognative</w:t>
      </w:r>
      <w:proofErr w:type="spellEnd"/>
      <w:r>
        <w:t>” and not ”</w:t>
      </w:r>
      <w:proofErr w:type="spellStart"/>
      <w:r w:rsidRPr="00B00BFB">
        <w:t>constructivism</w:t>
      </w:r>
      <w:proofErr w:type="spellEnd"/>
      <w:r>
        <w:t>”!! REMOV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C052D4" w:rsidRDefault="00C052D4">
      <w:r>
        <w:separator/>
      </w:r>
    </w:p>
  </w:endnote>
  <w:endnote w:type="continuationSeparator" w:id="0">
    <w:p w14:paraId="4F768654" w14:textId="77777777" w:rsidR="00C052D4" w:rsidRDefault="00C052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00000003" w:usb1="00000000" w:usb2="00000000" w:usb3="00000000" w:csb0="00000001"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C052D4" w:rsidRDefault="00C052D4">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C052D4" w:rsidRDefault="00C052D4">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C052D4" w:rsidRDefault="00C052D4">
        <w:pPr>
          <w:pStyle w:val="Footer1"/>
          <w:jc w:val="center"/>
        </w:pPr>
        <w:r>
          <w:fldChar w:fldCharType="begin"/>
        </w:r>
        <w:r>
          <w:instrText>PAGE</w:instrText>
        </w:r>
        <w:r>
          <w:fldChar w:fldCharType="separate"/>
        </w:r>
        <w:r w:rsidR="00326CF3">
          <w:rPr>
            <w:noProof/>
          </w:rPr>
          <w:t>8</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C052D4" w:rsidRDefault="00C052D4">
        <w:pPr>
          <w:pStyle w:val="Footer1"/>
          <w:jc w:val="center"/>
        </w:pPr>
        <w:r>
          <w:fldChar w:fldCharType="begin"/>
        </w:r>
        <w:r>
          <w:instrText>PAGE</w:instrText>
        </w:r>
        <w:r>
          <w:fldChar w:fldCharType="separate"/>
        </w:r>
        <w:r w:rsidR="00326CF3">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C052D4" w:rsidRDefault="00C052D4">
      <w:r>
        <w:separator/>
      </w:r>
    </w:p>
  </w:footnote>
  <w:footnote w:type="continuationSeparator" w:id="0">
    <w:p w14:paraId="71DB8F98" w14:textId="77777777" w:rsidR="00C052D4" w:rsidRDefault="00C052D4">
      <w:r>
        <w:continuationSeparator/>
      </w:r>
    </w:p>
  </w:footnote>
  <w:footnote w:id="1">
    <w:p w14:paraId="5824ECF3" w14:textId="4B98B15A" w:rsidR="00C052D4" w:rsidRPr="005D1A1C" w:rsidRDefault="00C052D4"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C052D4" w:rsidRPr="005D1A1C" w:rsidRDefault="00C052D4"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C052D4" w:rsidRPr="005D1A1C" w:rsidRDefault="00C052D4"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C052D4" w:rsidRPr="005D1A1C" w:rsidRDefault="00C052D4"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C052D4" w:rsidRPr="005D1A1C" w:rsidRDefault="00C052D4"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C052D4" w:rsidRDefault="00C052D4" w:rsidP="00CF61C4">
      <w:pPr>
        <w:pStyle w:val="FootnoteText"/>
        <w:jc w:val="both"/>
      </w:pPr>
      <w:r w:rsidRPr="007971FB">
        <w:rPr>
          <w:rStyle w:val="FootnoteReference"/>
        </w:rPr>
        <w:footnoteRef/>
      </w:r>
      <w:r w:rsidRPr="005D1A1C">
        <w:rPr>
          <w:rStyle w:val="FootnoteReference"/>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14FE7B54"/>
    <w:multiLevelType w:val="multilevel"/>
    <w:tmpl w:val="C074DB00"/>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3">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5">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7">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3"/>
  </w:num>
  <w:num w:numId="2">
    <w:abstractNumId w:val="5"/>
  </w:num>
  <w:num w:numId="3">
    <w:abstractNumId w:val="4"/>
  </w:num>
  <w:num w:numId="4">
    <w:abstractNumId w:val="10"/>
  </w:num>
  <w:num w:numId="5">
    <w:abstractNumId w:val="17"/>
  </w:num>
  <w:num w:numId="6">
    <w:abstractNumId w:val="18"/>
  </w:num>
  <w:num w:numId="7">
    <w:abstractNumId w:val="13"/>
  </w:num>
  <w:num w:numId="8">
    <w:abstractNumId w:val="9"/>
  </w:num>
  <w:num w:numId="9">
    <w:abstractNumId w:val="14"/>
  </w:num>
  <w:num w:numId="10">
    <w:abstractNumId w:val="0"/>
  </w:num>
  <w:num w:numId="11">
    <w:abstractNumId w:val="11"/>
  </w:num>
  <w:num w:numId="12">
    <w:abstractNumId w:val="12"/>
  </w:num>
  <w:num w:numId="13">
    <w:abstractNumId w:val="2"/>
  </w:num>
  <w:num w:numId="14">
    <w:abstractNumId w:val="15"/>
  </w:num>
  <w:num w:numId="15">
    <w:abstractNumId w:val="6"/>
  </w:num>
  <w:num w:numId="16">
    <w:abstractNumId w:val="8"/>
  </w:num>
  <w:num w:numId="17">
    <w:abstractNumId w:val="16"/>
  </w:num>
  <w:num w:numId="18">
    <w:abstractNumId w:val="7"/>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ECD"/>
    <w:rsid w:val="000033C8"/>
    <w:rsid w:val="00003F6D"/>
    <w:rsid w:val="00004B10"/>
    <w:rsid w:val="00010A04"/>
    <w:rsid w:val="00011D9B"/>
    <w:rsid w:val="00012EE9"/>
    <w:rsid w:val="000132C0"/>
    <w:rsid w:val="00014B9D"/>
    <w:rsid w:val="000152C2"/>
    <w:rsid w:val="00021305"/>
    <w:rsid w:val="00024931"/>
    <w:rsid w:val="000331BF"/>
    <w:rsid w:val="000359B7"/>
    <w:rsid w:val="00035BFB"/>
    <w:rsid w:val="00036B5F"/>
    <w:rsid w:val="00041127"/>
    <w:rsid w:val="000413AA"/>
    <w:rsid w:val="00041A1C"/>
    <w:rsid w:val="000424D5"/>
    <w:rsid w:val="000427E4"/>
    <w:rsid w:val="00043579"/>
    <w:rsid w:val="00044A39"/>
    <w:rsid w:val="00047967"/>
    <w:rsid w:val="00052213"/>
    <w:rsid w:val="000531A0"/>
    <w:rsid w:val="000539E0"/>
    <w:rsid w:val="00054BE5"/>
    <w:rsid w:val="00063F85"/>
    <w:rsid w:val="000663F2"/>
    <w:rsid w:val="00075949"/>
    <w:rsid w:val="000775EB"/>
    <w:rsid w:val="00080C1A"/>
    <w:rsid w:val="00083F82"/>
    <w:rsid w:val="000856E3"/>
    <w:rsid w:val="00085FDC"/>
    <w:rsid w:val="0008729B"/>
    <w:rsid w:val="00087DFC"/>
    <w:rsid w:val="00090506"/>
    <w:rsid w:val="00091FAA"/>
    <w:rsid w:val="0009439E"/>
    <w:rsid w:val="000944E9"/>
    <w:rsid w:val="000A2398"/>
    <w:rsid w:val="000A2894"/>
    <w:rsid w:val="000A3642"/>
    <w:rsid w:val="000A7DCF"/>
    <w:rsid w:val="000B0BC8"/>
    <w:rsid w:val="000B1921"/>
    <w:rsid w:val="000B1A5C"/>
    <w:rsid w:val="000B36E3"/>
    <w:rsid w:val="000B42FE"/>
    <w:rsid w:val="000B4763"/>
    <w:rsid w:val="000C0F0D"/>
    <w:rsid w:val="000C13C1"/>
    <w:rsid w:val="000C1C09"/>
    <w:rsid w:val="000C1D43"/>
    <w:rsid w:val="000C29D9"/>
    <w:rsid w:val="000C56DF"/>
    <w:rsid w:val="000D34D5"/>
    <w:rsid w:val="000D6D5B"/>
    <w:rsid w:val="000D6D84"/>
    <w:rsid w:val="000E09E7"/>
    <w:rsid w:val="000E3571"/>
    <w:rsid w:val="000E3605"/>
    <w:rsid w:val="000F0251"/>
    <w:rsid w:val="000F0C86"/>
    <w:rsid w:val="000F257E"/>
    <w:rsid w:val="000F49A5"/>
    <w:rsid w:val="0010000F"/>
    <w:rsid w:val="001004DB"/>
    <w:rsid w:val="001017ED"/>
    <w:rsid w:val="00103740"/>
    <w:rsid w:val="00103E8E"/>
    <w:rsid w:val="001046A8"/>
    <w:rsid w:val="001077E4"/>
    <w:rsid w:val="00110DB4"/>
    <w:rsid w:val="0011203A"/>
    <w:rsid w:val="00113211"/>
    <w:rsid w:val="001133A4"/>
    <w:rsid w:val="00116196"/>
    <w:rsid w:val="001269BE"/>
    <w:rsid w:val="00127A70"/>
    <w:rsid w:val="00130629"/>
    <w:rsid w:val="00131159"/>
    <w:rsid w:val="001352A9"/>
    <w:rsid w:val="00135C34"/>
    <w:rsid w:val="00144DFA"/>
    <w:rsid w:val="00145DD9"/>
    <w:rsid w:val="00146793"/>
    <w:rsid w:val="00147B30"/>
    <w:rsid w:val="001558F4"/>
    <w:rsid w:val="0015775D"/>
    <w:rsid w:val="0016757F"/>
    <w:rsid w:val="001701BE"/>
    <w:rsid w:val="001732AB"/>
    <w:rsid w:val="001830ED"/>
    <w:rsid w:val="00184373"/>
    <w:rsid w:val="00190936"/>
    <w:rsid w:val="00191B85"/>
    <w:rsid w:val="0019256B"/>
    <w:rsid w:val="001974A0"/>
    <w:rsid w:val="00197B05"/>
    <w:rsid w:val="001A09C0"/>
    <w:rsid w:val="001A34FF"/>
    <w:rsid w:val="001A5D5F"/>
    <w:rsid w:val="001B0552"/>
    <w:rsid w:val="001B1EAE"/>
    <w:rsid w:val="001B244D"/>
    <w:rsid w:val="001B45BB"/>
    <w:rsid w:val="001B6E2D"/>
    <w:rsid w:val="001B7295"/>
    <w:rsid w:val="001C0112"/>
    <w:rsid w:val="001C5B3A"/>
    <w:rsid w:val="001C73C5"/>
    <w:rsid w:val="001D0E51"/>
    <w:rsid w:val="001D31E9"/>
    <w:rsid w:val="001D37D5"/>
    <w:rsid w:val="001D3A85"/>
    <w:rsid w:val="001D42D7"/>
    <w:rsid w:val="001D4C6E"/>
    <w:rsid w:val="001D68A2"/>
    <w:rsid w:val="001D7AAB"/>
    <w:rsid w:val="001E114D"/>
    <w:rsid w:val="001E3C88"/>
    <w:rsid w:val="001E5D4E"/>
    <w:rsid w:val="001E60E6"/>
    <w:rsid w:val="001F2179"/>
    <w:rsid w:val="001F29F6"/>
    <w:rsid w:val="001F2C9C"/>
    <w:rsid w:val="001F595C"/>
    <w:rsid w:val="001F6503"/>
    <w:rsid w:val="001F6610"/>
    <w:rsid w:val="001F6FE8"/>
    <w:rsid w:val="00203802"/>
    <w:rsid w:val="00205671"/>
    <w:rsid w:val="00207601"/>
    <w:rsid w:val="002125BE"/>
    <w:rsid w:val="00213CE1"/>
    <w:rsid w:val="00213FB2"/>
    <w:rsid w:val="00214F7B"/>
    <w:rsid w:val="00216DDF"/>
    <w:rsid w:val="00217276"/>
    <w:rsid w:val="002254A6"/>
    <w:rsid w:val="00227C61"/>
    <w:rsid w:val="00227C8F"/>
    <w:rsid w:val="00230FB4"/>
    <w:rsid w:val="00231746"/>
    <w:rsid w:val="00233434"/>
    <w:rsid w:val="00234C76"/>
    <w:rsid w:val="0023519E"/>
    <w:rsid w:val="00235307"/>
    <w:rsid w:val="00235908"/>
    <w:rsid w:val="00242648"/>
    <w:rsid w:val="002427A4"/>
    <w:rsid w:val="002435CA"/>
    <w:rsid w:val="00244800"/>
    <w:rsid w:val="002464E9"/>
    <w:rsid w:val="002468FE"/>
    <w:rsid w:val="00253BB6"/>
    <w:rsid w:val="00255B32"/>
    <w:rsid w:val="00256B80"/>
    <w:rsid w:val="002578D6"/>
    <w:rsid w:val="00257CB5"/>
    <w:rsid w:val="00257DD5"/>
    <w:rsid w:val="00262ADC"/>
    <w:rsid w:val="00265FDF"/>
    <w:rsid w:val="00267E98"/>
    <w:rsid w:val="002705D4"/>
    <w:rsid w:val="002717B1"/>
    <w:rsid w:val="00274813"/>
    <w:rsid w:val="0028519F"/>
    <w:rsid w:val="00286276"/>
    <w:rsid w:val="00286D84"/>
    <w:rsid w:val="00293F1A"/>
    <w:rsid w:val="0029547E"/>
    <w:rsid w:val="00297AF9"/>
    <w:rsid w:val="002A3A54"/>
    <w:rsid w:val="002A4176"/>
    <w:rsid w:val="002A6849"/>
    <w:rsid w:val="002A6EF3"/>
    <w:rsid w:val="002B1E41"/>
    <w:rsid w:val="002B2E86"/>
    <w:rsid w:val="002B4A17"/>
    <w:rsid w:val="002C5DCC"/>
    <w:rsid w:val="002C6BFF"/>
    <w:rsid w:val="002D30EE"/>
    <w:rsid w:val="002D38C1"/>
    <w:rsid w:val="002D66C8"/>
    <w:rsid w:val="002E22B2"/>
    <w:rsid w:val="002E3B76"/>
    <w:rsid w:val="002E3DAC"/>
    <w:rsid w:val="002E538A"/>
    <w:rsid w:val="002E64C7"/>
    <w:rsid w:val="002E792E"/>
    <w:rsid w:val="00300501"/>
    <w:rsid w:val="00304D18"/>
    <w:rsid w:val="00305460"/>
    <w:rsid w:val="00305D18"/>
    <w:rsid w:val="003066C7"/>
    <w:rsid w:val="003073A8"/>
    <w:rsid w:val="00313701"/>
    <w:rsid w:val="00313D60"/>
    <w:rsid w:val="003148A7"/>
    <w:rsid w:val="0032088C"/>
    <w:rsid w:val="00322DBF"/>
    <w:rsid w:val="00326CF3"/>
    <w:rsid w:val="0033419A"/>
    <w:rsid w:val="00335B04"/>
    <w:rsid w:val="00340590"/>
    <w:rsid w:val="003405AE"/>
    <w:rsid w:val="0034079D"/>
    <w:rsid w:val="00341BB8"/>
    <w:rsid w:val="00342848"/>
    <w:rsid w:val="00342CA7"/>
    <w:rsid w:val="00342D7D"/>
    <w:rsid w:val="0034349A"/>
    <w:rsid w:val="003475EE"/>
    <w:rsid w:val="00347A7F"/>
    <w:rsid w:val="0035370A"/>
    <w:rsid w:val="00354528"/>
    <w:rsid w:val="003557DE"/>
    <w:rsid w:val="00355C23"/>
    <w:rsid w:val="00363562"/>
    <w:rsid w:val="003673BF"/>
    <w:rsid w:val="003727F8"/>
    <w:rsid w:val="00372DB4"/>
    <w:rsid w:val="003757F9"/>
    <w:rsid w:val="00377747"/>
    <w:rsid w:val="00377B4E"/>
    <w:rsid w:val="00384E49"/>
    <w:rsid w:val="00385B71"/>
    <w:rsid w:val="00387A03"/>
    <w:rsid w:val="00391CE8"/>
    <w:rsid w:val="00391DF5"/>
    <w:rsid w:val="003A2763"/>
    <w:rsid w:val="003A2801"/>
    <w:rsid w:val="003A2BA1"/>
    <w:rsid w:val="003A3342"/>
    <w:rsid w:val="003A53D6"/>
    <w:rsid w:val="003A56C6"/>
    <w:rsid w:val="003B23C6"/>
    <w:rsid w:val="003B2922"/>
    <w:rsid w:val="003B34BD"/>
    <w:rsid w:val="003B5EB1"/>
    <w:rsid w:val="003C06CF"/>
    <w:rsid w:val="003C4177"/>
    <w:rsid w:val="003C6B23"/>
    <w:rsid w:val="003D1A09"/>
    <w:rsid w:val="003D2164"/>
    <w:rsid w:val="003E2AEF"/>
    <w:rsid w:val="003E2B2E"/>
    <w:rsid w:val="003E654F"/>
    <w:rsid w:val="003E735C"/>
    <w:rsid w:val="003E7604"/>
    <w:rsid w:val="003F0E92"/>
    <w:rsid w:val="003F3081"/>
    <w:rsid w:val="003F3E31"/>
    <w:rsid w:val="003F3E6B"/>
    <w:rsid w:val="003F52E1"/>
    <w:rsid w:val="003F606D"/>
    <w:rsid w:val="003F797E"/>
    <w:rsid w:val="00401324"/>
    <w:rsid w:val="00401673"/>
    <w:rsid w:val="00403293"/>
    <w:rsid w:val="00411F1C"/>
    <w:rsid w:val="00413AFC"/>
    <w:rsid w:val="00413C7D"/>
    <w:rsid w:val="004146EF"/>
    <w:rsid w:val="00424655"/>
    <w:rsid w:val="00424D19"/>
    <w:rsid w:val="00425275"/>
    <w:rsid w:val="0043087E"/>
    <w:rsid w:val="004317DB"/>
    <w:rsid w:val="00435E89"/>
    <w:rsid w:val="00436625"/>
    <w:rsid w:val="00442178"/>
    <w:rsid w:val="0044320B"/>
    <w:rsid w:val="0045054A"/>
    <w:rsid w:val="00451DEF"/>
    <w:rsid w:val="00452D11"/>
    <w:rsid w:val="00457C43"/>
    <w:rsid w:val="004601AF"/>
    <w:rsid w:val="00460759"/>
    <w:rsid w:val="004609DA"/>
    <w:rsid w:val="00462A53"/>
    <w:rsid w:val="00463CEE"/>
    <w:rsid w:val="004642EB"/>
    <w:rsid w:val="00464E06"/>
    <w:rsid w:val="00470E31"/>
    <w:rsid w:val="0047515C"/>
    <w:rsid w:val="0047588C"/>
    <w:rsid w:val="0047590E"/>
    <w:rsid w:val="004763AF"/>
    <w:rsid w:val="004822AA"/>
    <w:rsid w:val="00482460"/>
    <w:rsid w:val="00482617"/>
    <w:rsid w:val="004827B5"/>
    <w:rsid w:val="00482F2B"/>
    <w:rsid w:val="004862A6"/>
    <w:rsid w:val="00491CC8"/>
    <w:rsid w:val="00493097"/>
    <w:rsid w:val="004979BB"/>
    <w:rsid w:val="004A0102"/>
    <w:rsid w:val="004A010C"/>
    <w:rsid w:val="004A07F5"/>
    <w:rsid w:val="004A08DF"/>
    <w:rsid w:val="004A5707"/>
    <w:rsid w:val="004A62A2"/>
    <w:rsid w:val="004A6D58"/>
    <w:rsid w:val="004A704C"/>
    <w:rsid w:val="004B0686"/>
    <w:rsid w:val="004B2F3D"/>
    <w:rsid w:val="004B3714"/>
    <w:rsid w:val="004B4647"/>
    <w:rsid w:val="004B73CD"/>
    <w:rsid w:val="004C1522"/>
    <w:rsid w:val="004C23B4"/>
    <w:rsid w:val="004C23F2"/>
    <w:rsid w:val="004C595B"/>
    <w:rsid w:val="004D1F52"/>
    <w:rsid w:val="004D2145"/>
    <w:rsid w:val="004D2BCF"/>
    <w:rsid w:val="004D2BD6"/>
    <w:rsid w:val="004E28A6"/>
    <w:rsid w:val="004E4FA4"/>
    <w:rsid w:val="004E58AD"/>
    <w:rsid w:val="004E6C7F"/>
    <w:rsid w:val="004F3063"/>
    <w:rsid w:val="004F5AA8"/>
    <w:rsid w:val="004F6381"/>
    <w:rsid w:val="00502257"/>
    <w:rsid w:val="00503459"/>
    <w:rsid w:val="00503EE6"/>
    <w:rsid w:val="0050514C"/>
    <w:rsid w:val="005078DE"/>
    <w:rsid w:val="0051191A"/>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5510"/>
    <w:rsid w:val="005471EB"/>
    <w:rsid w:val="00547B0E"/>
    <w:rsid w:val="00550AE2"/>
    <w:rsid w:val="00551608"/>
    <w:rsid w:val="00551BEB"/>
    <w:rsid w:val="00556381"/>
    <w:rsid w:val="00556D98"/>
    <w:rsid w:val="00560AA3"/>
    <w:rsid w:val="00560FF4"/>
    <w:rsid w:val="00561526"/>
    <w:rsid w:val="0056741C"/>
    <w:rsid w:val="00567A32"/>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B4761"/>
    <w:rsid w:val="005B491B"/>
    <w:rsid w:val="005B4A1A"/>
    <w:rsid w:val="005B77FC"/>
    <w:rsid w:val="005C02EC"/>
    <w:rsid w:val="005C19E9"/>
    <w:rsid w:val="005D0C05"/>
    <w:rsid w:val="005D1A1C"/>
    <w:rsid w:val="005D2977"/>
    <w:rsid w:val="005E1416"/>
    <w:rsid w:val="005E268B"/>
    <w:rsid w:val="005E3C6F"/>
    <w:rsid w:val="005E4262"/>
    <w:rsid w:val="005E7AB1"/>
    <w:rsid w:val="005F02AD"/>
    <w:rsid w:val="005F2B94"/>
    <w:rsid w:val="005F4614"/>
    <w:rsid w:val="005F76A4"/>
    <w:rsid w:val="006003A4"/>
    <w:rsid w:val="006072FF"/>
    <w:rsid w:val="006134E3"/>
    <w:rsid w:val="00615A46"/>
    <w:rsid w:val="0061770F"/>
    <w:rsid w:val="0062005C"/>
    <w:rsid w:val="0062164B"/>
    <w:rsid w:val="00622CDA"/>
    <w:rsid w:val="00623726"/>
    <w:rsid w:val="006278F8"/>
    <w:rsid w:val="006301E1"/>
    <w:rsid w:val="006304C9"/>
    <w:rsid w:val="0063168E"/>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179"/>
    <w:rsid w:val="00674577"/>
    <w:rsid w:val="00674E90"/>
    <w:rsid w:val="006764D6"/>
    <w:rsid w:val="006770F8"/>
    <w:rsid w:val="00677224"/>
    <w:rsid w:val="006814B9"/>
    <w:rsid w:val="0068181E"/>
    <w:rsid w:val="00682622"/>
    <w:rsid w:val="006834AD"/>
    <w:rsid w:val="00687D26"/>
    <w:rsid w:val="00691E39"/>
    <w:rsid w:val="00692DE8"/>
    <w:rsid w:val="00694336"/>
    <w:rsid w:val="00695F93"/>
    <w:rsid w:val="006A08E7"/>
    <w:rsid w:val="006A500E"/>
    <w:rsid w:val="006A5D72"/>
    <w:rsid w:val="006A67CB"/>
    <w:rsid w:val="006B0EE1"/>
    <w:rsid w:val="006B6439"/>
    <w:rsid w:val="006B70A6"/>
    <w:rsid w:val="006C00DB"/>
    <w:rsid w:val="006C0816"/>
    <w:rsid w:val="006C3FF0"/>
    <w:rsid w:val="006D25B0"/>
    <w:rsid w:val="006D4004"/>
    <w:rsid w:val="006D458A"/>
    <w:rsid w:val="006D5856"/>
    <w:rsid w:val="006D6AE3"/>
    <w:rsid w:val="006D6C38"/>
    <w:rsid w:val="006E30FA"/>
    <w:rsid w:val="006E59A9"/>
    <w:rsid w:val="006F1A69"/>
    <w:rsid w:val="006F348F"/>
    <w:rsid w:val="006F6C67"/>
    <w:rsid w:val="00701155"/>
    <w:rsid w:val="00702742"/>
    <w:rsid w:val="0070291E"/>
    <w:rsid w:val="00710303"/>
    <w:rsid w:val="0071030E"/>
    <w:rsid w:val="00712B8D"/>
    <w:rsid w:val="007131A3"/>
    <w:rsid w:val="00713E7C"/>
    <w:rsid w:val="00714353"/>
    <w:rsid w:val="00715462"/>
    <w:rsid w:val="00716679"/>
    <w:rsid w:val="00720757"/>
    <w:rsid w:val="0072087F"/>
    <w:rsid w:val="0072154A"/>
    <w:rsid w:val="0072365C"/>
    <w:rsid w:val="00731293"/>
    <w:rsid w:val="00735C7B"/>
    <w:rsid w:val="007367F0"/>
    <w:rsid w:val="0074168A"/>
    <w:rsid w:val="00743622"/>
    <w:rsid w:val="00744110"/>
    <w:rsid w:val="00746296"/>
    <w:rsid w:val="007466FA"/>
    <w:rsid w:val="0074784D"/>
    <w:rsid w:val="00747A26"/>
    <w:rsid w:val="00752279"/>
    <w:rsid w:val="00753381"/>
    <w:rsid w:val="0075412A"/>
    <w:rsid w:val="00756CE8"/>
    <w:rsid w:val="00764107"/>
    <w:rsid w:val="0076469F"/>
    <w:rsid w:val="007710D1"/>
    <w:rsid w:val="0077261B"/>
    <w:rsid w:val="007733D5"/>
    <w:rsid w:val="007757C3"/>
    <w:rsid w:val="00780A57"/>
    <w:rsid w:val="007813E2"/>
    <w:rsid w:val="00790CF0"/>
    <w:rsid w:val="00791D4B"/>
    <w:rsid w:val="0079274D"/>
    <w:rsid w:val="00795CC9"/>
    <w:rsid w:val="00796E42"/>
    <w:rsid w:val="007971FB"/>
    <w:rsid w:val="007A180F"/>
    <w:rsid w:val="007A181F"/>
    <w:rsid w:val="007B0B4F"/>
    <w:rsid w:val="007B22BB"/>
    <w:rsid w:val="007B2AC7"/>
    <w:rsid w:val="007B6EFB"/>
    <w:rsid w:val="007C00B3"/>
    <w:rsid w:val="007C07DF"/>
    <w:rsid w:val="007C15AA"/>
    <w:rsid w:val="007C1638"/>
    <w:rsid w:val="007C2E9F"/>
    <w:rsid w:val="007C3EE4"/>
    <w:rsid w:val="007C474C"/>
    <w:rsid w:val="007C49F9"/>
    <w:rsid w:val="007C53A1"/>
    <w:rsid w:val="007C5578"/>
    <w:rsid w:val="007C7515"/>
    <w:rsid w:val="007C75AC"/>
    <w:rsid w:val="007D6050"/>
    <w:rsid w:val="007D7DFC"/>
    <w:rsid w:val="007E24A5"/>
    <w:rsid w:val="007E2E4F"/>
    <w:rsid w:val="007E6083"/>
    <w:rsid w:val="007E6327"/>
    <w:rsid w:val="007F0323"/>
    <w:rsid w:val="007F11CF"/>
    <w:rsid w:val="007F1B19"/>
    <w:rsid w:val="007F35F0"/>
    <w:rsid w:val="007F5594"/>
    <w:rsid w:val="007F5A31"/>
    <w:rsid w:val="007F5F1C"/>
    <w:rsid w:val="007F6CEC"/>
    <w:rsid w:val="00802217"/>
    <w:rsid w:val="008040AF"/>
    <w:rsid w:val="0080525B"/>
    <w:rsid w:val="00806CE6"/>
    <w:rsid w:val="00811153"/>
    <w:rsid w:val="00813E12"/>
    <w:rsid w:val="00814553"/>
    <w:rsid w:val="0081570D"/>
    <w:rsid w:val="00815EFC"/>
    <w:rsid w:val="00817367"/>
    <w:rsid w:val="008173CC"/>
    <w:rsid w:val="0082040C"/>
    <w:rsid w:val="00821F45"/>
    <w:rsid w:val="008227FA"/>
    <w:rsid w:val="00824AFB"/>
    <w:rsid w:val="008264C6"/>
    <w:rsid w:val="00830D00"/>
    <w:rsid w:val="00840367"/>
    <w:rsid w:val="00841C6E"/>
    <w:rsid w:val="00846D95"/>
    <w:rsid w:val="00850895"/>
    <w:rsid w:val="00854BBA"/>
    <w:rsid w:val="0085546B"/>
    <w:rsid w:val="00860782"/>
    <w:rsid w:val="00860CFB"/>
    <w:rsid w:val="00862308"/>
    <w:rsid w:val="00862662"/>
    <w:rsid w:val="00864EC1"/>
    <w:rsid w:val="00865EB8"/>
    <w:rsid w:val="008670D1"/>
    <w:rsid w:val="00867CCB"/>
    <w:rsid w:val="008709DF"/>
    <w:rsid w:val="00874DE4"/>
    <w:rsid w:val="00875C23"/>
    <w:rsid w:val="00877587"/>
    <w:rsid w:val="00882330"/>
    <w:rsid w:val="00882763"/>
    <w:rsid w:val="0088278F"/>
    <w:rsid w:val="00882B2F"/>
    <w:rsid w:val="0088501B"/>
    <w:rsid w:val="00890D21"/>
    <w:rsid w:val="00891246"/>
    <w:rsid w:val="00891A2E"/>
    <w:rsid w:val="00891BF2"/>
    <w:rsid w:val="008928B6"/>
    <w:rsid w:val="00893C8F"/>
    <w:rsid w:val="00897661"/>
    <w:rsid w:val="008A06D0"/>
    <w:rsid w:val="008A16A6"/>
    <w:rsid w:val="008A4F8B"/>
    <w:rsid w:val="008A57EE"/>
    <w:rsid w:val="008A6219"/>
    <w:rsid w:val="008A67A7"/>
    <w:rsid w:val="008A6C94"/>
    <w:rsid w:val="008B04F7"/>
    <w:rsid w:val="008B2D29"/>
    <w:rsid w:val="008B38B8"/>
    <w:rsid w:val="008C3521"/>
    <w:rsid w:val="008C6C9D"/>
    <w:rsid w:val="008D01A7"/>
    <w:rsid w:val="008D175A"/>
    <w:rsid w:val="008D24BF"/>
    <w:rsid w:val="008D2988"/>
    <w:rsid w:val="008D664C"/>
    <w:rsid w:val="008E34C7"/>
    <w:rsid w:val="008E5FFE"/>
    <w:rsid w:val="008E6459"/>
    <w:rsid w:val="008E69A9"/>
    <w:rsid w:val="008E6FE9"/>
    <w:rsid w:val="008E73AE"/>
    <w:rsid w:val="00901D71"/>
    <w:rsid w:val="00902178"/>
    <w:rsid w:val="00902AF6"/>
    <w:rsid w:val="00902C81"/>
    <w:rsid w:val="00904282"/>
    <w:rsid w:val="00905DB0"/>
    <w:rsid w:val="00906F54"/>
    <w:rsid w:val="00907F5F"/>
    <w:rsid w:val="009102A7"/>
    <w:rsid w:val="00912ED7"/>
    <w:rsid w:val="0091477A"/>
    <w:rsid w:val="0091479D"/>
    <w:rsid w:val="00915D89"/>
    <w:rsid w:val="009306F9"/>
    <w:rsid w:val="00931D44"/>
    <w:rsid w:val="009338BC"/>
    <w:rsid w:val="0093589A"/>
    <w:rsid w:val="009367D6"/>
    <w:rsid w:val="00937404"/>
    <w:rsid w:val="009411BD"/>
    <w:rsid w:val="00941862"/>
    <w:rsid w:val="00943F6C"/>
    <w:rsid w:val="0095154D"/>
    <w:rsid w:val="00951E2F"/>
    <w:rsid w:val="00953C45"/>
    <w:rsid w:val="009562B9"/>
    <w:rsid w:val="00957CC5"/>
    <w:rsid w:val="00960F14"/>
    <w:rsid w:val="00963C95"/>
    <w:rsid w:val="00964625"/>
    <w:rsid w:val="00964904"/>
    <w:rsid w:val="009660E1"/>
    <w:rsid w:val="00971948"/>
    <w:rsid w:val="00973E43"/>
    <w:rsid w:val="00975FE4"/>
    <w:rsid w:val="00976A0C"/>
    <w:rsid w:val="009804A0"/>
    <w:rsid w:val="00980817"/>
    <w:rsid w:val="00981CC7"/>
    <w:rsid w:val="0098302A"/>
    <w:rsid w:val="00983750"/>
    <w:rsid w:val="00984248"/>
    <w:rsid w:val="009853E3"/>
    <w:rsid w:val="00985604"/>
    <w:rsid w:val="00992BD5"/>
    <w:rsid w:val="009A0DB5"/>
    <w:rsid w:val="009A0EF4"/>
    <w:rsid w:val="009A1F30"/>
    <w:rsid w:val="009A5435"/>
    <w:rsid w:val="009A74A3"/>
    <w:rsid w:val="009B18DA"/>
    <w:rsid w:val="009B2638"/>
    <w:rsid w:val="009B5FD4"/>
    <w:rsid w:val="009C0163"/>
    <w:rsid w:val="009C63F0"/>
    <w:rsid w:val="009D10D5"/>
    <w:rsid w:val="009D27B3"/>
    <w:rsid w:val="009D7788"/>
    <w:rsid w:val="009D7AA6"/>
    <w:rsid w:val="009D7B5B"/>
    <w:rsid w:val="009E28C0"/>
    <w:rsid w:val="009E3D27"/>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31199"/>
    <w:rsid w:val="00A361E8"/>
    <w:rsid w:val="00A41CB2"/>
    <w:rsid w:val="00A44A23"/>
    <w:rsid w:val="00A44BD4"/>
    <w:rsid w:val="00A46B98"/>
    <w:rsid w:val="00A512CD"/>
    <w:rsid w:val="00A51BA1"/>
    <w:rsid w:val="00A531A3"/>
    <w:rsid w:val="00A53F62"/>
    <w:rsid w:val="00A54A9F"/>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375E"/>
    <w:rsid w:val="00AA3AFD"/>
    <w:rsid w:val="00AB7099"/>
    <w:rsid w:val="00AC1E16"/>
    <w:rsid w:val="00AC7484"/>
    <w:rsid w:val="00AC7B85"/>
    <w:rsid w:val="00AC7EB3"/>
    <w:rsid w:val="00AD0B2B"/>
    <w:rsid w:val="00AD2433"/>
    <w:rsid w:val="00AD2787"/>
    <w:rsid w:val="00AD4ABC"/>
    <w:rsid w:val="00AD4C61"/>
    <w:rsid w:val="00AD4EB2"/>
    <w:rsid w:val="00AE0EFD"/>
    <w:rsid w:val="00AE32D0"/>
    <w:rsid w:val="00AE472E"/>
    <w:rsid w:val="00AE48F8"/>
    <w:rsid w:val="00AE5BA4"/>
    <w:rsid w:val="00AF577B"/>
    <w:rsid w:val="00AF601B"/>
    <w:rsid w:val="00B00BFB"/>
    <w:rsid w:val="00B04C77"/>
    <w:rsid w:val="00B06ECC"/>
    <w:rsid w:val="00B1197D"/>
    <w:rsid w:val="00B17BFA"/>
    <w:rsid w:val="00B2517C"/>
    <w:rsid w:val="00B306BC"/>
    <w:rsid w:val="00B3075A"/>
    <w:rsid w:val="00B31418"/>
    <w:rsid w:val="00B31D7F"/>
    <w:rsid w:val="00B32D13"/>
    <w:rsid w:val="00B33CEE"/>
    <w:rsid w:val="00B3436A"/>
    <w:rsid w:val="00B35E9B"/>
    <w:rsid w:val="00B37533"/>
    <w:rsid w:val="00B40F76"/>
    <w:rsid w:val="00B40FE4"/>
    <w:rsid w:val="00B41458"/>
    <w:rsid w:val="00B424BC"/>
    <w:rsid w:val="00B434F4"/>
    <w:rsid w:val="00B43A10"/>
    <w:rsid w:val="00B467DC"/>
    <w:rsid w:val="00B46C95"/>
    <w:rsid w:val="00B52F86"/>
    <w:rsid w:val="00B566A4"/>
    <w:rsid w:val="00B61255"/>
    <w:rsid w:val="00B623A6"/>
    <w:rsid w:val="00B639A7"/>
    <w:rsid w:val="00B661EF"/>
    <w:rsid w:val="00B67649"/>
    <w:rsid w:val="00B67ECD"/>
    <w:rsid w:val="00B73674"/>
    <w:rsid w:val="00B75B9F"/>
    <w:rsid w:val="00B77B49"/>
    <w:rsid w:val="00B814D2"/>
    <w:rsid w:val="00B81899"/>
    <w:rsid w:val="00B818BA"/>
    <w:rsid w:val="00B86EEE"/>
    <w:rsid w:val="00B93DE6"/>
    <w:rsid w:val="00B95069"/>
    <w:rsid w:val="00BA0F17"/>
    <w:rsid w:val="00BA3DCC"/>
    <w:rsid w:val="00BA47F1"/>
    <w:rsid w:val="00BA62A8"/>
    <w:rsid w:val="00BA6D11"/>
    <w:rsid w:val="00BA74B1"/>
    <w:rsid w:val="00BA7F7A"/>
    <w:rsid w:val="00BB10E9"/>
    <w:rsid w:val="00BB2BBD"/>
    <w:rsid w:val="00BC101F"/>
    <w:rsid w:val="00BC1D82"/>
    <w:rsid w:val="00BC2203"/>
    <w:rsid w:val="00BC2F57"/>
    <w:rsid w:val="00BC418D"/>
    <w:rsid w:val="00BC47D8"/>
    <w:rsid w:val="00BC4C28"/>
    <w:rsid w:val="00BC609E"/>
    <w:rsid w:val="00BC64A2"/>
    <w:rsid w:val="00BC681B"/>
    <w:rsid w:val="00BD0BAF"/>
    <w:rsid w:val="00BD2BD1"/>
    <w:rsid w:val="00BD5132"/>
    <w:rsid w:val="00BE2E0E"/>
    <w:rsid w:val="00BE4185"/>
    <w:rsid w:val="00BE6335"/>
    <w:rsid w:val="00BF2EDC"/>
    <w:rsid w:val="00C00002"/>
    <w:rsid w:val="00C052D4"/>
    <w:rsid w:val="00C05B0F"/>
    <w:rsid w:val="00C11C02"/>
    <w:rsid w:val="00C153C6"/>
    <w:rsid w:val="00C21DDA"/>
    <w:rsid w:val="00C240AD"/>
    <w:rsid w:val="00C27B26"/>
    <w:rsid w:val="00C27CAF"/>
    <w:rsid w:val="00C32530"/>
    <w:rsid w:val="00C363DF"/>
    <w:rsid w:val="00C37647"/>
    <w:rsid w:val="00C409E3"/>
    <w:rsid w:val="00C42A9D"/>
    <w:rsid w:val="00C42E16"/>
    <w:rsid w:val="00C44EB7"/>
    <w:rsid w:val="00C45585"/>
    <w:rsid w:val="00C46D9D"/>
    <w:rsid w:val="00C51B02"/>
    <w:rsid w:val="00C528C5"/>
    <w:rsid w:val="00C54D6F"/>
    <w:rsid w:val="00C564E9"/>
    <w:rsid w:val="00C565B9"/>
    <w:rsid w:val="00C67983"/>
    <w:rsid w:val="00C67B0B"/>
    <w:rsid w:val="00C707E6"/>
    <w:rsid w:val="00C770CB"/>
    <w:rsid w:val="00C77B2D"/>
    <w:rsid w:val="00C80D03"/>
    <w:rsid w:val="00C82DDB"/>
    <w:rsid w:val="00C84F64"/>
    <w:rsid w:val="00C869D0"/>
    <w:rsid w:val="00C9446B"/>
    <w:rsid w:val="00C944C6"/>
    <w:rsid w:val="00C94971"/>
    <w:rsid w:val="00C95447"/>
    <w:rsid w:val="00C976EE"/>
    <w:rsid w:val="00C9778A"/>
    <w:rsid w:val="00CA033B"/>
    <w:rsid w:val="00CA160B"/>
    <w:rsid w:val="00CA1731"/>
    <w:rsid w:val="00CA2D4A"/>
    <w:rsid w:val="00CA30F3"/>
    <w:rsid w:val="00CA3AE8"/>
    <w:rsid w:val="00CA3E3D"/>
    <w:rsid w:val="00CA4A2A"/>
    <w:rsid w:val="00CA592B"/>
    <w:rsid w:val="00CB012E"/>
    <w:rsid w:val="00CB107E"/>
    <w:rsid w:val="00CB3D1B"/>
    <w:rsid w:val="00CB4A5E"/>
    <w:rsid w:val="00CB4C73"/>
    <w:rsid w:val="00CB6D9D"/>
    <w:rsid w:val="00CC42D0"/>
    <w:rsid w:val="00CC5E28"/>
    <w:rsid w:val="00CD0280"/>
    <w:rsid w:val="00CD3BE4"/>
    <w:rsid w:val="00CD3F49"/>
    <w:rsid w:val="00CD4488"/>
    <w:rsid w:val="00CD7B55"/>
    <w:rsid w:val="00CD7E26"/>
    <w:rsid w:val="00CE004E"/>
    <w:rsid w:val="00CE0862"/>
    <w:rsid w:val="00CE0F0E"/>
    <w:rsid w:val="00CE6BAB"/>
    <w:rsid w:val="00CF008C"/>
    <w:rsid w:val="00CF0B56"/>
    <w:rsid w:val="00CF0BE6"/>
    <w:rsid w:val="00CF0BF3"/>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26629"/>
    <w:rsid w:val="00D334CD"/>
    <w:rsid w:val="00D338A7"/>
    <w:rsid w:val="00D3465F"/>
    <w:rsid w:val="00D35D94"/>
    <w:rsid w:val="00D36F1C"/>
    <w:rsid w:val="00D37BCF"/>
    <w:rsid w:val="00D425D4"/>
    <w:rsid w:val="00D429B3"/>
    <w:rsid w:val="00D43553"/>
    <w:rsid w:val="00D43E6B"/>
    <w:rsid w:val="00D44F9D"/>
    <w:rsid w:val="00D45847"/>
    <w:rsid w:val="00D466C9"/>
    <w:rsid w:val="00D46833"/>
    <w:rsid w:val="00D51C83"/>
    <w:rsid w:val="00D54813"/>
    <w:rsid w:val="00D54FB0"/>
    <w:rsid w:val="00D56AA9"/>
    <w:rsid w:val="00D57162"/>
    <w:rsid w:val="00D6155F"/>
    <w:rsid w:val="00D64060"/>
    <w:rsid w:val="00D65AF9"/>
    <w:rsid w:val="00D71CDE"/>
    <w:rsid w:val="00D73501"/>
    <w:rsid w:val="00D74144"/>
    <w:rsid w:val="00D74BFF"/>
    <w:rsid w:val="00D7649D"/>
    <w:rsid w:val="00D808DD"/>
    <w:rsid w:val="00D836D7"/>
    <w:rsid w:val="00D83AD0"/>
    <w:rsid w:val="00D849B9"/>
    <w:rsid w:val="00D85EB9"/>
    <w:rsid w:val="00D863D2"/>
    <w:rsid w:val="00D877C8"/>
    <w:rsid w:val="00D90862"/>
    <w:rsid w:val="00D924A7"/>
    <w:rsid w:val="00D939B2"/>
    <w:rsid w:val="00D970EE"/>
    <w:rsid w:val="00DA0666"/>
    <w:rsid w:val="00DA1086"/>
    <w:rsid w:val="00DA1B11"/>
    <w:rsid w:val="00DB1910"/>
    <w:rsid w:val="00DB3821"/>
    <w:rsid w:val="00DB3CC8"/>
    <w:rsid w:val="00DB4ED3"/>
    <w:rsid w:val="00DC5094"/>
    <w:rsid w:val="00DC7A9B"/>
    <w:rsid w:val="00DD03E4"/>
    <w:rsid w:val="00DD0905"/>
    <w:rsid w:val="00DD12F3"/>
    <w:rsid w:val="00DD1792"/>
    <w:rsid w:val="00DE1202"/>
    <w:rsid w:val="00DE1A92"/>
    <w:rsid w:val="00DE4DD3"/>
    <w:rsid w:val="00DF1A0C"/>
    <w:rsid w:val="00DF3880"/>
    <w:rsid w:val="00E0078E"/>
    <w:rsid w:val="00E02ACD"/>
    <w:rsid w:val="00E040F7"/>
    <w:rsid w:val="00E048BB"/>
    <w:rsid w:val="00E04FD4"/>
    <w:rsid w:val="00E05F45"/>
    <w:rsid w:val="00E0678A"/>
    <w:rsid w:val="00E12474"/>
    <w:rsid w:val="00E1489B"/>
    <w:rsid w:val="00E2013D"/>
    <w:rsid w:val="00E2103E"/>
    <w:rsid w:val="00E23DBB"/>
    <w:rsid w:val="00E30B7E"/>
    <w:rsid w:val="00E31E16"/>
    <w:rsid w:val="00E35816"/>
    <w:rsid w:val="00E36747"/>
    <w:rsid w:val="00E41077"/>
    <w:rsid w:val="00E4277B"/>
    <w:rsid w:val="00E43D1C"/>
    <w:rsid w:val="00E43F55"/>
    <w:rsid w:val="00E44B3C"/>
    <w:rsid w:val="00E44C61"/>
    <w:rsid w:val="00E458F4"/>
    <w:rsid w:val="00E465FC"/>
    <w:rsid w:val="00E4797E"/>
    <w:rsid w:val="00E50484"/>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6D52"/>
    <w:rsid w:val="00E91509"/>
    <w:rsid w:val="00E972C5"/>
    <w:rsid w:val="00E97FC1"/>
    <w:rsid w:val="00EA1899"/>
    <w:rsid w:val="00EA3071"/>
    <w:rsid w:val="00EA3C8B"/>
    <w:rsid w:val="00EA50F0"/>
    <w:rsid w:val="00EA5670"/>
    <w:rsid w:val="00EA7A8A"/>
    <w:rsid w:val="00EB1E68"/>
    <w:rsid w:val="00EB1EBB"/>
    <w:rsid w:val="00EB3A4E"/>
    <w:rsid w:val="00EB4251"/>
    <w:rsid w:val="00EB433D"/>
    <w:rsid w:val="00EB72CF"/>
    <w:rsid w:val="00EC4C26"/>
    <w:rsid w:val="00ED3A56"/>
    <w:rsid w:val="00ED733F"/>
    <w:rsid w:val="00ED77BB"/>
    <w:rsid w:val="00EE3EDE"/>
    <w:rsid w:val="00EE400D"/>
    <w:rsid w:val="00EE4EEC"/>
    <w:rsid w:val="00EE7E1E"/>
    <w:rsid w:val="00EF56C7"/>
    <w:rsid w:val="00EF5A81"/>
    <w:rsid w:val="00EF6328"/>
    <w:rsid w:val="00F01E86"/>
    <w:rsid w:val="00F066BE"/>
    <w:rsid w:val="00F10A47"/>
    <w:rsid w:val="00F11601"/>
    <w:rsid w:val="00F1559D"/>
    <w:rsid w:val="00F16CB6"/>
    <w:rsid w:val="00F1711B"/>
    <w:rsid w:val="00F209A9"/>
    <w:rsid w:val="00F24A19"/>
    <w:rsid w:val="00F358E4"/>
    <w:rsid w:val="00F36A1A"/>
    <w:rsid w:val="00F36D89"/>
    <w:rsid w:val="00F400E0"/>
    <w:rsid w:val="00F43731"/>
    <w:rsid w:val="00F4438A"/>
    <w:rsid w:val="00F5225C"/>
    <w:rsid w:val="00F557F1"/>
    <w:rsid w:val="00F5632E"/>
    <w:rsid w:val="00F56940"/>
    <w:rsid w:val="00F57D86"/>
    <w:rsid w:val="00F611BE"/>
    <w:rsid w:val="00F628A3"/>
    <w:rsid w:val="00F67766"/>
    <w:rsid w:val="00F7241A"/>
    <w:rsid w:val="00F7572C"/>
    <w:rsid w:val="00F8368D"/>
    <w:rsid w:val="00F85236"/>
    <w:rsid w:val="00F87E43"/>
    <w:rsid w:val="00F87E50"/>
    <w:rsid w:val="00F90644"/>
    <w:rsid w:val="00F9332B"/>
    <w:rsid w:val="00F94C95"/>
    <w:rsid w:val="00F95006"/>
    <w:rsid w:val="00F9699B"/>
    <w:rsid w:val="00F96BD6"/>
    <w:rsid w:val="00FA6353"/>
    <w:rsid w:val="00FB3E6B"/>
    <w:rsid w:val="00FB7215"/>
    <w:rsid w:val="00FB77D5"/>
    <w:rsid w:val="00FC2E6B"/>
    <w:rsid w:val="00FC6287"/>
    <w:rsid w:val="00FD48CF"/>
    <w:rsid w:val="00FD5664"/>
    <w:rsid w:val="00FE034F"/>
    <w:rsid w:val="00FE3122"/>
    <w:rsid w:val="00FE4F32"/>
    <w:rsid w:val="00FE505A"/>
    <w:rsid w:val="00FE510B"/>
    <w:rsid w:val="00FE6164"/>
    <w:rsid w:val="00FE729C"/>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9D27B3"/>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before="120"/>
    </w:pPr>
    <w:rPr>
      <w:rFonts w:asciiTheme="minorHAnsi" w:hAnsiTheme="minorHAnsi"/>
      <w:b/>
      <w:sz w:val="24"/>
      <w:szCs w:val="24"/>
    </w:rPr>
  </w:style>
  <w:style w:type="paragraph" w:styleId="TOC3">
    <w:name w:val="toc 3"/>
    <w:basedOn w:val="Normal"/>
    <w:next w:val="Normal"/>
    <w:autoRedefine/>
    <w:uiPriority w:val="39"/>
    <w:unhideWhenUsed/>
    <w:rsid w:val="004E58AD"/>
    <w:pPr>
      <w:ind w:left="440"/>
    </w:pPr>
    <w:rPr>
      <w:rFonts w:asciiTheme="minorHAnsi" w:hAnsiTheme="minorHAnsi"/>
    </w:r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ind w:left="220"/>
    </w:pPr>
    <w:rPr>
      <w:rFonts w:asciiTheme="minorHAnsi" w:hAnsiTheme="minorHAnsi"/>
      <w:b/>
    </w:rPr>
  </w:style>
  <w:style w:type="character" w:styleId="Strong">
    <w:name w:val="Strong"/>
    <w:basedOn w:val="DefaultParagraphFont"/>
    <w:qFormat/>
    <w:rsid w:val="00840367"/>
    <w:rPr>
      <w:b/>
      <w:bCs/>
    </w:rPr>
  </w:style>
  <w:style w:type="character" w:styleId="LineNumber">
    <w:name w:val="line number"/>
    <w:basedOn w:val="DefaultParagraphFont"/>
    <w:uiPriority w:val="99"/>
    <w:semiHidden/>
    <w:unhideWhenUsed/>
    <w:rsid w:val="003E2AEF"/>
  </w:style>
  <w:style w:type="paragraph" w:styleId="DocumentMap">
    <w:name w:val="Document Map"/>
    <w:basedOn w:val="Normal"/>
    <w:link w:val="DocumentMapChar"/>
    <w:uiPriority w:val="99"/>
    <w:semiHidden/>
    <w:unhideWhenUsed/>
    <w:rsid w:val="00A06A89"/>
    <w:rPr>
      <w:rFonts w:ascii="Lucida Grande" w:hAnsi="Lucida Grande"/>
      <w:sz w:val="24"/>
      <w:szCs w:val="24"/>
    </w:rPr>
  </w:style>
  <w:style w:type="character" w:customStyle="1" w:styleId="DocumentMapChar">
    <w:name w:val="Document Map Char"/>
    <w:basedOn w:val="DefaultParagraphFont"/>
    <w:link w:val="DocumentMap"/>
    <w:uiPriority w:val="99"/>
    <w:semiHidden/>
    <w:rsid w:val="00A06A89"/>
    <w:rPr>
      <w:rFonts w:ascii="Lucida Grande" w:hAnsi="Lucida Grande"/>
      <w:sz w:val="24"/>
      <w:szCs w:val="24"/>
    </w:rPr>
  </w:style>
  <w:style w:type="paragraph" w:styleId="TOC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ink">
    <w:name w:val="Hyperlink"/>
    <w:basedOn w:val="DefaultParagraphFont"/>
    <w:uiPriority w:val="99"/>
    <w:unhideWhenUsed/>
    <w:rsid w:val="007C49F9"/>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9D27B3"/>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before="120"/>
    </w:pPr>
    <w:rPr>
      <w:rFonts w:asciiTheme="minorHAnsi" w:hAnsiTheme="minorHAnsi"/>
      <w:b/>
      <w:sz w:val="24"/>
      <w:szCs w:val="24"/>
    </w:rPr>
  </w:style>
  <w:style w:type="paragraph" w:styleId="TOC3">
    <w:name w:val="toc 3"/>
    <w:basedOn w:val="Normal"/>
    <w:next w:val="Normal"/>
    <w:autoRedefine/>
    <w:uiPriority w:val="39"/>
    <w:unhideWhenUsed/>
    <w:rsid w:val="004E58AD"/>
    <w:pPr>
      <w:ind w:left="440"/>
    </w:pPr>
    <w:rPr>
      <w:rFonts w:asciiTheme="minorHAnsi" w:hAnsiTheme="minorHAnsi"/>
    </w:r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ind w:left="220"/>
    </w:pPr>
    <w:rPr>
      <w:rFonts w:asciiTheme="minorHAnsi" w:hAnsiTheme="minorHAnsi"/>
      <w:b/>
    </w:rPr>
  </w:style>
  <w:style w:type="character" w:styleId="Strong">
    <w:name w:val="Strong"/>
    <w:basedOn w:val="DefaultParagraphFont"/>
    <w:qFormat/>
    <w:rsid w:val="00840367"/>
    <w:rPr>
      <w:b/>
      <w:bCs/>
    </w:rPr>
  </w:style>
  <w:style w:type="character" w:styleId="LineNumber">
    <w:name w:val="line number"/>
    <w:basedOn w:val="DefaultParagraphFont"/>
    <w:uiPriority w:val="99"/>
    <w:semiHidden/>
    <w:unhideWhenUsed/>
    <w:rsid w:val="003E2AEF"/>
  </w:style>
  <w:style w:type="paragraph" w:styleId="DocumentMap">
    <w:name w:val="Document Map"/>
    <w:basedOn w:val="Normal"/>
    <w:link w:val="DocumentMapChar"/>
    <w:uiPriority w:val="99"/>
    <w:semiHidden/>
    <w:unhideWhenUsed/>
    <w:rsid w:val="00A06A89"/>
    <w:rPr>
      <w:rFonts w:ascii="Lucida Grande" w:hAnsi="Lucida Grande"/>
      <w:sz w:val="24"/>
      <w:szCs w:val="24"/>
    </w:rPr>
  </w:style>
  <w:style w:type="character" w:customStyle="1" w:styleId="DocumentMapChar">
    <w:name w:val="Document Map Char"/>
    <w:basedOn w:val="DefaultParagraphFont"/>
    <w:link w:val="DocumentMap"/>
    <w:uiPriority w:val="99"/>
    <w:semiHidden/>
    <w:rsid w:val="00A06A89"/>
    <w:rPr>
      <w:rFonts w:ascii="Lucida Grande" w:hAnsi="Lucida Grande"/>
      <w:sz w:val="24"/>
      <w:szCs w:val="24"/>
    </w:rPr>
  </w:style>
  <w:style w:type="paragraph" w:styleId="TOC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ink">
    <w:name w:val="Hyperlink"/>
    <w:basedOn w:val="DefaultParagraphFont"/>
    <w:uiPriority w:val="99"/>
    <w:unhideWhenUsed/>
    <w:rsid w:val="007C49F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661CF09B-2E80-B54B-8F54-B70DFA86B0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1</TotalTime>
  <Pages>25</Pages>
  <Words>13560</Words>
  <Characters>77293</Characters>
  <Application>Microsoft Macintosh Word</Application>
  <DocSecurity>0</DocSecurity>
  <Lines>644</Lines>
  <Paragraphs>181</Paragraphs>
  <ScaleCrop>false</ScaleCrop>
  <Company>Stockholms universitetsbibliotek</Company>
  <LinksUpToDate>false</LinksUpToDate>
  <CharactersWithSpaces>906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Jason Serviss</cp:lastModifiedBy>
  <cp:revision>15</cp:revision>
  <cp:lastPrinted>2018-11-06T10:11:00Z</cp:lastPrinted>
  <dcterms:created xsi:type="dcterms:W3CDTF">2018-11-21T16:49:00Z</dcterms:created>
  <dcterms:modified xsi:type="dcterms:W3CDTF">2018-11-22T11:0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7"&gt;&lt;session id="8MKwawWq"/&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